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EF2B691" w14:textId="4C01E2CA" w:rsidR="0093480F" w:rsidRDefault="008B77D0" w:rsidP="00E96453">
      <w:pPr>
        <w:spacing w:before="100" w:beforeAutospacing="1" w:after="100" w:afterAutospacing="1" w:line="360" w:lineRule="auto"/>
        <w:jc w:val="both"/>
        <w:rPr>
          <w:lang w:val="en-GB"/>
        </w:rPr>
      </w:pPr>
      <w:r>
        <w:rPr>
          <w:lang w:val="en-GB"/>
        </w:rPr>
        <w:t>Defining which countries belong to the “North” and “South” categories is</w:t>
      </w:r>
      <w:r w:rsidR="00981D4A">
        <w:rPr>
          <w:lang w:val="en-GB"/>
        </w:rPr>
        <w:t xml:space="preserve"> a key step in order to properly </w:t>
      </w:r>
      <w:r w:rsidR="00B027A8">
        <w:rPr>
          <w:lang w:val="en-GB"/>
        </w:rPr>
        <w:t>analyse the impact of PTAs on different bilateral export relationship</w:t>
      </w:r>
      <w:r w:rsidR="009560BE">
        <w:rPr>
          <w:lang w:val="en-GB"/>
        </w:rPr>
        <w:t>s</w:t>
      </w:r>
      <w:r w:rsidR="00765F22">
        <w:rPr>
          <w:lang w:val="en-GB"/>
        </w:rPr>
        <w:t xml:space="preserve">. </w:t>
      </w:r>
      <w:r w:rsidR="0093480F">
        <w:rPr>
          <w:lang w:val="en-GB"/>
        </w:rPr>
        <w:t xml:space="preserve">However, </w:t>
      </w:r>
      <w:r w:rsidR="00E6405E">
        <w:rPr>
          <w:lang w:val="en-GB"/>
        </w:rPr>
        <w:t xml:space="preserve">it is important to consider that any way in which we categorize countries </w:t>
      </w:r>
      <w:r w:rsidR="00C97E5F">
        <w:rPr>
          <w:lang w:val="en-GB"/>
        </w:rPr>
        <w:t>can be criticised for not taking into consideration</w:t>
      </w:r>
      <w:r w:rsidR="00537611">
        <w:rPr>
          <w:lang w:val="en-GB"/>
        </w:rPr>
        <w:t xml:space="preserve"> the diverse and heterogenous characteristics of </w:t>
      </w:r>
      <w:r w:rsidR="002147F3">
        <w:rPr>
          <w:lang w:val="en-GB"/>
        </w:rPr>
        <w:t xml:space="preserve">individual </w:t>
      </w:r>
      <w:r w:rsidR="00537611">
        <w:rPr>
          <w:lang w:val="en-GB"/>
        </w:rPr>
        <w:t>countries within each group</w:t>
      </w:r>
      <w:r w:rsidR="008054D1">
        <w:rPr>
          <w:lang w:val="en-GB"/>
        </w:rPr>
        <w:t>.</w:t>
      </w:r>
      <w:r w:rsidR="00562963">
        <w:rPr>
          <w:lang w:val="en-GB"/>
        </w:rPr>
        <w:t xml:space="preserve"> </w:t>
      </w:r>
      <w:r w:rsidR="00086EA5">
        <w:rPr>
          <w:lang w:val="en-GB"/>
        </w:rPr>
        <w:t xml:space="preserve">Furthermore, </w:t>
      </w:r>
      <w:r w:rsidR="005B2CC7">
        <w:rPr>
          <w:lang w:val="en-GB"/>
        </w:rPr>
        <w:t xml:space="preserve">especially since our focus is to analyse South-South relationships, it is possible to further disaggregate </w:t>
      </w:r>
      <w:r w:rsidR="00AD79AB">
        <w:rPr>
          <w:lang w:val="en-GB"/>
        </w:rPr>
        <w:t xml:space="preserve">from </w:t>
      </w:r>
      <w:r w:rsidR="005B2CC7">
        <w:rPr>
          <w:lang w:val="en-GB"/>
        </w:rPr>
        <w:t xml:space="preserve">the “South” </w:t>
      </w:r>
      <w:r w:rsidR="00EA0936">
        <w:rPr>
          <w:lang w:val="en-GB"/>
        </w:rPr>
        <w:t>group</w:t>
      </w:r>
      <w:r w:rsidR="00AD79AB">
        <w:rPr>
          <w:lang w:val="en-GB"/>
        </w:rPr>
        <w:t xml:space="preserve"> the emerging economies</w:t>
      </w:r>
      <w:r w:rsidR="0020249A">
        <w:rPr>
          <w:lang w:val="en-GB"/>
        </w:rPr>
        <w:t xml:space="preserve"> </w:t>
      </w:r>
      <w:r w:rsidR="00EA0936">
        <w:rPr>
          <w:lang w:val="en-GB"/>
        </w:rPr>
        <w:t xml:space="preserve">which are becoming more relevant at the political and economic world </w:t>
      </w:r>
      <w:r w:rsidR="0088160C">
        <w:rPr>
          <w:lang w:val="en-GB"/>
        </w:rPr>
        <w:t>stage and</w:t>
      </w:r>
      <w:r w:rsidR="00806204">
        <w:rPr>
          <w:lang w:val="en-GB"/>
        </w:rPr>
        <w:t xml:space="preserve"> are challenging the hegemony of traditional developed </w:t>
      </w:r>
      <w:r w:rsidR="00A50D8D">
        <w:rPr>
          <w:lang w:val="en-GB"/>
        </w:rPr>
        <w:t>economies</w:t>
      </w:r>
      <w:r w:rsidR="00806204">
        <w:rPr>
          <w:lang w:val="en-GB"/>
        </w:rPr>
        <w:t xml:space="preserve">. </w:t>
      </w:r>
      <w:r w:rsidR="003E5261">
        <w:rPr>
          <w:lang w:val="en-GB"/>
        </w:rPr>
        <w:t xml:space="preserve">The level of disaggregation, as well as the level of attention to heterogenous characteristics among and within groups, depends on the research question at hand. </w:t>
      </w:r>
      <w:r w:rsidR="00C539D6">
        <w:rPr>
          <w:lang w:val="en-GB"/>
        </w:rPr>
        <w:t>For the purposes of this paper, we will not consider such heterogeneity within groups</w:t>
      </w:r>
      <w:r w:rsidR="00D56436">
        <w:rPr>
          <w:lang w:val="en-GB"/>
        </w:rPr>
        <w:t>, and just focus on categorising countries as “North” and “South”</w:t>
      </w:r>
      <w:r w:rsidR="0052774A">
        <w:rPr>
          <w:lang w:val="en-GB"/>
        </w:rPr>
        <w:t>, but by no means does this assumes that countries are homogenous within groups</w:t>
      </w:r>
      <w:r w:rsidR="00722A02">
        <w:rPr>
          <w:lang w:val="en-GB"/>
        </w:rPr>
        <w:t>. This is just a useful distinction to study heterogeneity across PTA effects.</w:t>
      </w:r>
    </w:p>
    <w:p w14:paraId="6CCCE67B" w14:textId="7F10F44A" w:rsidR="00FF108F" w:rsidRPr="008F3B59" w:rsidRDefault="0093480F" w:rsidP="008F3B59">
      <w:pPr>
        <w:spacing w:before="100" w:beforeAutospacing="1" w:after="100" w:afterAutospacing="1" w:line="360" w:lineRule="auto"/>
        <w:jc w:val="both"/>
        <w:rPr>
          <w:i/>
        </w:rPr>
      </w:pPr>
      <w:r>
        <w:rPr>
          <w:lang w:val="en-GB"/>
        </w:rPr>
        <w:t xml:space="preserve">One </w:t>
      </w:r>
      <w:r w:rsidR="00EB53D5">
        <w:rPr>
          <w:lang w:val="en-GB"/>
        </w:rPr>
        <w:t>intuitive</w:t>
      </w:r>
      <w:r>
        <w:rPr>
          <w:lang w:val="en-GB"/>
        </w:rPr>
        <w:t xml:space="preserve"> approach could be to categorize countries based on their income level</w:t>
      </w:r>
      <w:r w:rsidR="00EB53D5">
        <w:rPr>
          <w:lang w:val="en-GB"/>
        </w:rPr>
        <w:t>, but this approach</w:t>
      </w:r>
      <w:r w:rsidR="000B5AB2">
        <w:rPr>
          <w:lang w:val="en-GB"/>
        </w:rPr>
        <w:t xml:space="preserve"> would need to deal with a dynamic list of groups, as countries change their category through time. Also, </w:t>
      </w:r>
      <w:r w:rsidR="00033E50">
        <w:rPr>
          <w:lang w:val="en-GB"/>
        </w:rPr>
        <w:t>high-income countries include non-industrialized small-nations</w:t>
      </w:r>
      <w:r w:rsidR="00866989">
        <w:rPr>
          <w:lang w:val="en-GB"/>
        </w:rPr>
        <w:t xml:space="preserve"> which</w:t>
      </w:r>
      <w:r w:rsidR="00662CB3">
        <w:rPr>
          <w:lang w:val="en-GB"/>
        </w:rPr>
        <w:t xml:space="preserve"> we do not expect</w:t>
      </w:r>
      <w:r w:rsidR="008A3536">
        <w:rPr>
          <w:lang w:val="en-GB"/>
        </w:rPr>
        <w:t xml:space="preserve"> to generate significant effects on the industrial development </w:t>
      </w:r>
      <w:r w:rsidR="001B22EE">
        <w:rPr>
          <w:lang w:val="en-GB"/>
        </w:rPr>
        <w:t xml:space="preserve">as well as technology- and skills-upgrading </w:t>
      </w:r>
      <w:r w:rsidR="008A3536">
        <w:rPr>
          <w:lang w:val="en-GB"/>
        </w:rPr>
        <w:t xml:space="preserve">of trade-partner countries. </w:t>
      </w:r>
      <w:r w:rsidR="00F05461">
        <w:rPr>
          <w:lang w:val="en-GB"/>
        </w:rPr>
        <w:t>For such reason</w:t>
      </w:r>
      <w:r w:rsidR="000E4E1A">
        <w:rPr>
          <w:lang w:val="en-GB"/>
        </w:rPr>
        <w:t>s</w:t>
      </w:r>
      <w:r w:rsidR="00F05461">
        <w:rPr>
          <w:lang w:val="en-GB"/>
        </w:rPr>
        <w:t xml:space="preserve">, we have decided to use the same categorization of countries as </w:t>
      </w:r>
      <w:proofErr w:type="spellStart"/>
      <w:r w:rsidR="00F05461">
        <w:rPr>
          <w:lang w:val="en-GB"/>
        </w:rPr>
        <w:t>Dahi</w:t>
      </w:r>
      <w:proofErr w:type="spellEnd"/>
      <w:r w:rsidR="00F05461">
        <w:rPr>
          <w:lang w:val="en-GB"/>
        </w:rPr>
        <w:t xml:space="preserve"> &amp; Demir </w:t>
      </w:r>
      <w:r w:rsidR="00F05461">
        <w:rPr>
          <w:lang w:val="en-GB"/>
        </w:rPr>
        <w:fldChar w:fldCharType="begin"/>
      </w:r>
      <w:r w:rsidR="00F05461">
        <w:rPr>
          <w:lang w:val="en-GB"/>
        </w:rPr>
        <w:instrText xml:space="preserve"> ADDIN ZOTERO_ITEM CSL_CITATION {"citationID":"A9zgBd2V","properties":{"formattedCitation":"(Dahi and Demir 2017)","plainCitation":"(Dahi and Demir 2017)","noteIndex":0},"citationItems":[{"id":183,"uris":["http://zotero.org/users/13839746/items/TXC2H362"],"itemData":{"id":183,"type":"article-journal","abstract":"This paper surveys the literature on costs and benefits of South-South versus North-South economic exchanges. Unlike the case for North-South exchanges, academic work on South-South economic relations has been historically limited given their marginal importance in the global economy. After the 1990s, the literature has changed in two main ways. First, South-South trade and finance since then has increased dramatically, leading to a bourgeoning literature on the topic. Second, the rise of the Emerging South has opened up new lines of inquiry to include not just the traditional topics of trade and preferential trading agreements, but also cover technology transfer, capital flows, labor migration, institutions, and environment. We discuss how this literature has evolved to take into account the greater complexity of South-South relations with a focus on China in Africa as well as the blurring of the lines between heterodox and mainstream analysis of South-South relations. We end the review by showing how the empirical and theoretical literature is exploring the increasing divergence within the global South between what we refer to as the Emerging South and the Rest of South.","container-title":"Journal of Economic Surveys","DOI":"10.1111/joes.12225","ISSN":"09500804","issue":"5","note":"publisher: Wiley-Blackwell","page":"1449-1486","source":"EBSCOhost","title":"South-South and North-South Economic Exchanges: Does It Matter Who Is Exchanging What and with Whom?","title-short":"South-South and North-South Economic Exchanges","volume":"31","author":[{"family":"Dahi","given":"Omar S."},{"family":"Demir","given":"Firat"}],"issued":{"date-parts":[["2017",12]]}}}],"schema":"https://github.com/citation-style-language/schema/raw/master/csl-citation.json"} </w:instrText>
      </w:r>
      <w:r w:rsidR="00F05461">
        <w:rPr>
          <w:lang w:val="en-GB"/>
        </w:rPr>
        <w:fldChar w:fldCharType="separate"/>
      </w:r>
      <w:r w:rsidR="00F05461">
        <w:rPr>
          <w:noProof/>
          <w:lang w:val="en-GB"/>
        </w:rPr>
        <w:t>(Dahi and Demir 2017)</w:t>
      </w:r>
      <w:r w:rsidR="00F05461">
        <w:rPr>
          <w:lang w:val="en-GB"/>
        </w:rPr>
        <w:fldChar w:fldCharType="end"/>
      </w:r>
      <w:r w:rsidR="00F05461">
        <w:rPr>
          <w:lang w:val="en-GB"/>
        </w:rPr>
        <w:t xml:space="preserve"> which takes into consideration characteristics such as </w:t>
      </w:r>
      <w:r w:rsidR="008B256E" w:rsidRPr="008B256E">
        <w:t>incomes, production and trade structures, factor endowments, and human and institutional development</w:t>
      </w:r>
      <w:r w:rsidR="00F05461">
        <w:t xml:space="preserve"> to construct </w:t>
      </w:r>
      <w:r w:rsidR="00D72F22">
        <w:t>a</w:t>
      </w:r>
      <w:r w:rsidR="00F05461">
        <w:t xml:space="preserve"> list of “North” and “South” countries, and also keeps the groups consistent over time. </w:t>
      </w:r>
      <w:r w:rsidR="00A947D3">
        <w:t xml:space="preserve">This results in 23 countries categorized as “North”, and the rest as “South”. </w:t>
      </w:r>
      <w:r w:rsidR="0075669E">
        <w:t>A detailed list of the countries and their categories can be found in the Appendix.</w:t>
      </w:r>
    </w:p>
    <w:p w14:paraId="6A9F9906" w14:textId="5E26E41F" w:rsidR="00FF108F" w:rsidRPr="002663E9" w:rsidRDefault="00FF108F">
      <w:pPr>
        <w:rPr>
          <w:lang w:val="en-GB"/>
        </w:rPr>
      </w:pPr>
      <w:r w:rsidRPr="002663E9">
        <w:rPr>
          <w:lang w:val="en-GB"/>
        </w:rPr>
        <w:t>References</w:t>
      </w:r>
    </w:p>
    <w:p w14:paraId="4C924B08" w14:textId="77777777" w:rsidR="00FF108F" w:rsidRPr="001F34A5" w:rsidRDefault="00FF108F">
      <w:pPr>
        <w:rPr>
          <w:lang w:val="en-GB"/>
        </w:rPr>
      </w:pPr>
    </w:p>
    <w:p w14:paraId="04B3E51C" w14:textId="77777777" w:rsidR="00260993" w:rsidRPr="00260993" w:rsidRDefault="00D56B41" w:rsidP="00260993">
      <w:pPr>
        <w:pStyle w:val="Bibliography"/>
        <w:rPr>
          <w:lang w:val="en-US"/>
        </w:rPr>
      </w:pPr>
      <w:r>
        <w:rPr>
          <w:lang w:val="en-GB"/>
        </w:rPr>
        <w:fldChar w:fldCharType="begin"/>
      </w:r>
      <w:r w:rsidR="00260993">
        <w:rPr>
          <w:lang w:val="en-GB"/>
        </w:rPr>
        <w:instrText xml:space="preserve"> ADDIN ZOTERO_BIBL {"uncited":[],"omitted":[],"custom":[]} CSL_BIBLIOGRAPHY </w:instrText>
      </w:r>
      <w:r>
        <w:rPr>
          <w:lang w:val="en-GB"/>
        </w:rPr>
        <w:fldChar w:fldCharType="separate"/>
      </w:r>
      <w:proofErr w:type="spellStart"/>
      <w:r w:rsidR="00260993" w:rsidRPr="00260993">
        <w:rPr>
          <w:lang w:val="en-US"/>
        </w:rPr>
        <w:t>Dahi</w:t>
      </w:r>
      <w:proofErr w:type="spellEnd"/>
      <w:r w:rsidR="00260993" w:rsidRPr="00260993">
        <w:rPr>
          <w:lang w:val="en-US"/>
        </w:rPr>
        <w:t xml:space="preserve">, Omar S., and </w:t>
      </w:r>
      <w:proofErr w:type="spellStart"/>
      <w:r w:rsidR="00260993" w:rsidRPr="00260993">
        <w:rPr>
          <w:lang w:val="en-US"/>
        </w:rPr>
        <w:t>Firat</w:t>
      </w:r>
      <w:proofErr w:type="spellEnd"/>
      <w:r w:rsidR="00260993" w:rsidRPr="00260993">
        <w:rPr>
          <w:lang w:val="en-US"/>
        </w:rPr>
        <w:t xml:space="preserve"> Demir. 2017. “South-South and North-South Economic Exchanges: Does It Matter Who Is Exchanging What and with Whom?” </w:t>
      </w:r>
      <w:r w:rsidR="00260993" w:rsidRPr="00260993">
        <w:rPr>
          <w:i/>
          <w:iCs/>
          <w:lang w:val="en-US"/>
        </w:rPr>
        <w:t>Journal of Economic Surveys</w:t>
      </w:r>
      <w:r w:rsidR="00260993" w:rsidRPr="00260993">
        <w:rPr>
          <w:lang w:val="en-US"/>
        </w:rPr>
        <w:t xml:space="preserve"> 31 (5): 1449–86. https://doi.org/10.1111/joes.12225.</w:t>
      </w:r>
    </w:p>
    <w:p w14:paraId="70C63C41" w14:textId="669F4C32" w:rsidR="00640EC1" w:rsidRPr="001F34A5" w:rsidRDefault="00D56B41">
      <w:pPr>
        <w:rPr>
          <w:lang w:val="en-GB"/>
        </w:rPr>
      </w:pPr>
      <w:r>
        <w:rPr>
          <w:lang w:val="en-GB"/>
        </w:rPr>
        <w:fldChar w:fldCharType="end"/>
      </w:r>
    </w:p>
    <w:p w14:paraId="1D7AEB34" w14:textId="77777777" w:rsidR="00FF108F" w:rsidRPr="001F34A5" w:rsidRDefault="00FF108F">
      <w:pPr>
        <w:rPr>
          <w:lang w:val="en-GB"/>
        </w:rPr>
      </w:pPr>
    </w:p>
    <w:sectPr w:rsidR="00FF108F" w:rsidRPr="001F34A5">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4C63E5"/>
    <w:multiLevelType w:val="multilevel"/>
    <w:tmpl w:val="3FE815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2D418C"/>
    <w:multiLevelType w:val="hybridMultilevel"/>
    <w:tmpl w:val="10E68D62"/>
    <w:lvl w:ilvl="0" w:tplc="D8D28CC6">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41E3C1A"/>
    <w:multiLevelType w:val="multilevel"/>
    <w:tmpl w:val="E10AC60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4902D39"/>
    <w:multiLevelType w:val="multilevel"/>
    <w:tmpl w:val="5A3E70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43FA7E18"/>
    <w:multiLevelType w:val="multilevel"/>
    <w:tmpl w:val="58122E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118788027">
    <w:abstractNumId w:val="1"/>
  </w:num>
  <w:num w:numId="2" w16cid:durableId="1298100658">
    <w:abstractNumId w:val="4"/>
  </w:num>
  <w:num w:numId="3" w16cid:durableId="796992468">
    <w:abstractNumId w:val="0"/>
  </w:num>
  <w:num w:numId="4" w16cid:durableId="1983998471">
    <w:abstractNumId w:val="3"/>
  </w:num>
  <w:num w:numId="5" w16cid:durableId="58387981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118FB"/>
    <w:rsid w:val="00011C50"/>
    <w:rsid w:val="00013E88"/>
    <w:rsid w:val="00016401"/>
    <w:rsid w:val="00024B9F"/>
    <w:rsid w:val="00033E50"/>
    <w:rsid w:val="0005626F"/>
    <w:rsid w:val="000634A3"/>
    <w:rsid w:val="000752F9"/>
    <w:rsid w:val="00082865"/>
    <w:rsid w:val="000837E7"/>
    <w:rsid w:val="00083E63"/>
    <w:rsid w:val="00084C74"/>
    <w:rsid w:val="00085492"/>
    <w:rsid w:val="00086EA5"/>
    <w:rsid w:val="00093BB0"/>
    <w:rsid w:val="000971F4"/>
    <w:rsid w:val="000A22CD"/>
    <w:rsid w:val="000A437A"/>
    <w:rsid w:val="000A4BE9"/>
    <w:rsid w:val="000B37DA"/>
    <w:rsid w:val="000B5AB2"/>
    <w:rsid w:val="000C24FA"/>
    <w:rsid w:val="000C50B4"/>
    <w:rsid w:val="000C58D0"/>
    <w:rsid w:val="000D54EF"/>
    <w:rsid w:val="000E4E1A"/>
    <w:rsid w:val="000F5C38"/>
    <w:rsid w:val="000F6E05"/>
    <w:rsid w:val="001006D2"/>
    <w:rsid w:val="00101417"/>
    <w:rsid w:val="00101FD2"/>
    <w:rsid w:val="00102A36"/>
    <w:rsid w:val="001166F0"/>
    <w:rsid w:val="00121DF0"/>
    <w:rsid w:val="00134997"/>
    <w:rsid w:val="001426EA"/>
    <w:rsid w:val="00152A59"/>
    <w:rsid w:val="00157031"/>
    <w:rsid w:val="001578B9"/>
    <w:rsid w:val="00163F8B"/>
    <w:rsid w:val="00165605"/>
    <w:rsid w:val="00180CEA"/>
    <w:rsid w:val="00182E41"/>
    <w:rsid w:val="001836B3"/>
    <w:rsid w:val="00183F9F"/>
    <w:rsid w:val="00186159"/>
    <w:rsid w:val="00186304"/>
    <w:rsid w:val="001A4E37"/>
    <w:rsid w:val="001B22EE"/>
    <w:rsid w:val="001C0691"/>
    <w:rsid w:val="001C4288"/>
    <w:rsid w:val="001C443A"/>
    <w:rsid w:val="001D46E8"/>
    <w:rsid w:val="001E6280"/>
    <w:rsid w:val="001F2D4C"/>
    <w:rsid w:val="001F34A5"/>
    <w:rsid w:val="002005AF"/>
    <w:rsid w:val="0020249A"/>
    <w:rsid w:val="002039D5"/>
    <w:rsid w:val="0020724D"/>
    <w:rsid w:val="002112C8"/>
    <w:rsid w:val="00213A3C"/>
    <w:rsid w:val="002147F3"/>
    <w:rsid w:val="00220B7B"/>
    <w:rsid w:val="00230FA1"/>
    <w:rsid w:val="00233A0B"/>
    <w:rsid w:val="002353E3"/>
    <w:rsid w:val="00237EFD"/>
    <w:rsid w:val="00256746"/>
    <w:rsid w:val="00260993"/>
    <w:rsid w:val="002640E0"/>
    <w:rsid w:val="002663E9"/>
    <w:rsid w:val="002853EA"/>
    <w:rsid w:val="00293A6F"/>
    <w:rsid w:val="002A192D"/>
    <w:rsid w:val="002A56A4"/>
    <w:rsid w:val="002B753D"/>
    <w:rsid w:val="002B77F1"/>
    <w:rsid w:val="002D0697"/>
    <w:rsid w:val="002D36B6"/>
    <w:rsid w:val="002D3E01"/>
    <w:rsid w:val="002E2BBE"/>
    <w:rsid w:val="002E70BD"/>
    <w:rsid w:val="002F1DED"/>
    <w:rsid w:val="002F4301"/>
    <w:rsid w:val="003008B9"/>
    <w:rsid w:val="003041B4"/>
    <w:rsid w:val="003175D4"/>
    <w:rsid w:val="00325959"/>
    <w:rsid w:val="003268E4"/>
    <w:rsid w:val="003321AD"/>
    <w:rsid w:val="0033656E"/>
    <w:rsid w:val="00355B36"/>
    <w:rsid w:val="0035751F"/>
    <w:rsid w:val="003646F7"/>
    <w:rsid w:val="003765FB"/>
    <w:rsid w:val="003815C7"/>
    <w:rsid w:val="003817BB"/>
    <w:rsid w:val="00383750"/>
    <w:rsid w:val="00386A8D"/>
    <w:rsid w:val="00390CDA"/>
    <w:rsid w:val="003A0806"/>
    <w:rsid w:val="003A3CBC"/>
    <w:rsid w:val="003A4FAA"/>
    <w:rsid w:val="003A70EE"/>
    <w:rsid w:val="003B2D50"/>
    <w:rsid w:val="003C2CD6"/>
    <w:rsid w:val="003C7E4C"/>
    <w:rsid w:val="003D0AD0"/>
    <w:rsid w:val="003D712F"/>
    <w:rsid w:val="003E43D3"/>
    <w:rsid w:val="003E5261"/>
    <w:rsid w:val="003E7A5A"/>
    <w:rsid w:val="003F14F5"/>
    <w:rsid w:val="003F1698"/>
    <w:rsid w:val="003F4803"/>
    <w:rsid w:val="00400909"/>
    <w:rsid w:val="00402564"/>
    <w:rsid w:val="004062E4"/>
    <w:rsid w:val="00407D2F"/>
    <w:rsid w:val="0041214D"/>
    <w:rsid w:val="00427906"/>
    <w:rsid w:val="00432E74"/>
    <w:rsid w:val="00437113"/>
    <w:rsid w:val="00445549"/>
    <w:rsid w:val="00451C52"/>
    <w:rsid w:val="004522B1"/>
    <w:rsid w:val="004650A6"/>
    <w:rsid w:val="004728C3"/>
    <w:rsid w:val="004738DD"/>
    <w:rsid w:val="004746D6"/>
    <w:rsid w:val="00477578"/>
    <w:rsid w:val="00484B47"/>
    <w:rsid w:val="00491551"/>
    <w:rsid w:val="004C340C"/>
    <w:rsid w:val="004C461E"/>
    <w:rsid w:val="004D2834"/>
    <w:rsid w:val="004E3142"/>
    <w:rsid w:val="004E3FE9"/>
    <w:rsid w:val="004E728C"/>
    <w:rsid w:val="004F10E0"/>
    <w:rsid w:val="00500EC1"/>
    <w:rsid w:val="00501E29"/>
    <w:rsid w:val="00503287"/>
    <w:rsid w:val="00503AC7"/>
    <w:rsid w:val="00506386"/>
    <w:rsid w:val="00514330"/>
    <w:rsid w:val="0051576E"/>
    <w:rsid w:val="0052774A"/>
    <w:rsid w:val="0053271C"/>
    <w:rsid w:val="00537611"/>
    <w:rsid w:val="00541393"/>
    <w:rsid w:val="005451D1"/>
    <w:rsid w:val="0055147D"/>
    <w:rsid w:val="0055310D"/>
    <w:rsid w:val="00554F99"/>
    <w:rsid w:val="00562963"/>
    <w:rsid w:val="00573624"/>
    <w:rsid w:val="00580735"/>
    <w:rsid w:val="0059014C"/>
    <w:rsid w:val="00592A5D"/>
    <w:rsid w:val="00595013"/>
    <w:rsid w:val="005A55C7"/>
    <w:rsid w:val="005B2CC7"/>
    <w:rsid w:val="005B5297"/>
    <w:rsid w:val="005C5F3D"/>
    <w:rsid w:val="005D44E3"/>
    <w:rsid w:val="005E0AC7"/>
    <w:rsid w:val="005E17E5"/>
    <w:rsid w:val="005F519F"/>
    <w:rsid w:val="0060459C"/>
    <w:rsid w:val="00604A21"/>
    <w:rsid w:val="006120B3"/>
    <w:rsid w:val="00614849"/>
    <w:rsid w:val="006152CA"/>
    <w:rsid w:val="00622ED8"/>
    <w:rsid w:val="00625AE8"/>
    <w:rsid w:val="00626A05"/>
    <w:rsid w:val="0062725E"/>
    <w:rsid w:val="006311BC"/>
    <w:rsid w:val="00640E04"/>
    <w:rsid w:val="00640EC1"/>
    <w:rsid w:val="006416EF"/>
    <w:rsid w:val="006544E4"/>
    <w:rsid w:val="00656F4C"/>
    <w:rsid w:val="00660712"/>
    <w:rsid w:val="00662CB3"/>
    <w:rsid w:val="00666A14"/>
    <w:rsid w:val="00666CD8"/>
    <w:rsid w:val="006769FC"/>
    <w:rsid w:val="006831F3"/>
    <w:rsid w:val="0068389C"/>
    <w:rsid w:val="00684BB4"/>
    <w:rsid w:val="00694491"/>
    <w:rsid w:val="00694B36"/>
    <w:rsid w:val="0069526D"/>
    <w:rsid w:val="006958E0"/>
    <w:rsid w:val="006A3929"/>
    <w:rsid w:val="006B5BD6"/>
    <w:rsid w:val="006E4B3D"/>
    <w:rsid w:val="00702515"/>
    <w:rsid w:val="007129AC"/>
    <w:rsid w:val="00722A02"/>
    <w:rsid w:val="0072636F"/>
    <w:rsid w:val="00736123"/>
    <w:rsid w:val="0074445A"/>
    <w:rsid w:val="0074698D"/>
    <w:rsid w:val="0075669E"/>
    <w:rsid w:val="0075745E"/>
    <w:rsid w:val="00760A18"/>
    <w:rsid w:val="007613E4"/>
    <w:rsid w:val="00765F22"/>
    <w:rsid w:val="00773F75"/>
    <w:rsid w:val="00786687"/>
    <w:rsid w:val="007912CD"/>
    <w:rsid w:val="007920E8"/>
    <w:rsid w:val="007952DD"/>
    <w:rsid w:val="007A3426"/>
    <w:rsid w:val="007A3863"/>
    <w:rsid w:val="007C2FA4"/>
    <w:rsid w:val="007C65C1"/>
    <w:rsid w:val="007C76EA"/>
    <w:rsid w:val="007D7B2B"/>
    <w:rsid w:val="008054D1"/>
    <w:rsid w:val="00805835"/>
    <w:rsid w:val="00806204"/>
    <w:rsid w:val="00810C3C"/>
    <w:rsid w:val="00811324"/>
    <w:rsid w:val="00811B21"/>
    <w:rsid w:val="00822437"/>
    <w:rsid w:val="0082553E"/>
    <w:rsid w:val="00827432"/>
    <w:rsid w:val="00843359"/>
    <w:rsid w:val="008466E4"/>
    <w:rsid w:val="00853B30"/>
    <w:rsid w:val="00860CCE"/>
    <w:rsid w:val="00866989"/>
    <w:rsid w:val="008714EC"/>
    <w:rsid w:val="00871905"/>
    <w:rsid w:val="00873F4B"/>
    <w:rsid w:val="00875D87"/>
    <w:rsid w:val="0088160C"/>
    <w:rsid w:val="00882031"/>
    <w:rsid w:val="00885178"/>
    <w:rsid w:val="00886B01"/>
    <w:rsid w:val="00891DED"/>
    <w:rsid w:val="00895E61"/>
    <w:rsid w:val="00896E35"/>
    <w:rsid w:val="008A3536"/>
    <w:rsid w:val="008A77C8"/>
    <w:rsid w:val="008B0C99"/>
    <w:rsid w:val="008B256E"/>
    <w:rsid w:val="008B35B9"/>
    <w:rsid w:val="008B77D0"/>
    <w:rsid w:val="008C2AC1"/>
    <w:rsid w:val="008C3834"/>
    <w:rsid w:val="008E0DB6"/>
    <w:rsid w:val="008F0CBA"/>
    <w:rsid w:val="008F3B59"/>
    <w:rsid w:val="009209B3"/>
    <w:rsid w:val="00923529"/>
    <w:rsid w:val="009272E6"/>
    <w:rsid w:val="0093480F"/>
    <w:rsid w:val="0094481A"/>
    <w:rsid w:val="00945DA6"/>
    <w:rsid w:val="00953D4B"/>
    <w:rsid w:val="009560BE"/>
    <w:rsid w:val="0095715A"/>
    <w:rsid w:val="00963DC3"/>
    <w:rsid w:val="00965ED5"/>
    <w:rsid w:val="00966F54"/>
    <w:rsid w:val="00981D4A"/>
    <w:rsid w:val="00983318"/>
    <w:rsid w:val="0099667A"/>
    <w:rsid w:val="009A2535"/>
    <w:rsid w:val="009A2BF6"/>
    <w:rsid w:val="009C16CE"/>
    <w:rsid w:val="009C51CD"/>
    <w:rsid w:val="009E1268"/>
    <w:rsid w:val="00A00694"/>
    <w:rsid w:val="00A10D76"/>
    <w:rsid w:val="00A1741F"/>
    <w:rsid w:val="00A20878"/>
    <w:rsid w:val="00A33446"/>
    <w:rsid w:val="00A357D4"/>
    <w:rsid w:val="00A35BD5"/>
    <w:rsid w:val="00A37DDA"/>
    <w:rsid w:val="00A42C99"/>
    <w:rsid w:val="00A5053B"/>
    <w:rsid w:val="00A505EC"/>
    <w:rsid w:val="00A50D8D"/>
    <w:rsid w:val="00A54672"/>
    <w:rsid w:val="00A62DAE"/>
    <w:rsid w:val="00A6743F"/>
    <w:rsid w:val="00A7428A"/>
    <w:rsid w:val="00A8005A"/>
    <w:rsid w:val="00A81289"/>
    <w:rsid w:val="00A83628"/>
    <w:rsid w:val="00A842A9"/>
    <w:rsid w:val="00A93377"/>
    <w:rsid w:val="00A947D3"/>
    <w:rsid w:val="00A95D45"/>
    <w:rsid w:val="00AA4E29"/>
    <w:rsid w:val="00AB0C90"/>
    <w:rsid w:val="00AC40FF"/>
    <w:rsid w:val="00AC7D93"/>
    <w:rsid w:val="00AD2A82"/>
    <w:rsid w:val="00AD79AB"/>
    <w:rsid w:val="00AE0BAF"/>
    <w:rsid w:val="00AE23B2"/>
    <w:rsid w:val="00AE4C3B"/>
    <w:rsid w:val="00AE5DE2"/>
    <w:rsid w:val="00B00AAD"/>
    <w:rsid w:val="00B027A8"/>
    <w:rsid w:val="00B0714A"/>
    <w:rsid w:val="00B07293"/>
    <w:rsid w:val="00B1431E"/>
    <w:rsid w:val="00B2374D"/>
    <w:rsid w:val="00B2792C"/>
    <w:rsid w:val="00B3601A"/>
    <w:rsid w:val="00B37490"/>
    <w:rsid w:val="00B4097C"/>
    <w:rsid w:val="00B45C2C"/>
    <w:rsid w:val="00B55DB8"/>
    <w:rsid w:val="00B60210"/>
    <w:rsid w:val="00B63EDF"/>
    <w:rsid w:val="00B64566"/>
    <w:rsid w:val="00B718FF"/>
    <w:rsid w:val="00BA7398"/>
    <w:rsid w:val="00BC3389"/>
    <w:rsid w:val="00BD2B7C"/>
    <w:rsid w:val="00BE2205"/>
    <w:rsid w:val="00BE297A"/>
    <w:rsid w:val="00C01CB4"/>
    <w:rsid w:val="00C020C7"/>
    <w:rsid w:val="00C04742"/>
    <w:rsid w:val="00C06C04"/>
    <w:rsid w:val="00C14216"/>
    <w:rsid w:val="00C22018"/>
    <w:rsid w:val="00C32C4C"/>
    <w:rsid w:val="00C37667"/>
    <w:rsid w:val="00C539D6"/>
    <w:rsid w:val="00C62DBD"/>
    <w:rsid w:val="00C74655"/>
    <w:rsid w:val="00C751E5"/>
    <w:rsid w:val="00C76F58"/>
    <w:rsid w:val="00C8225A"/>
    <w:rsid w:val="00C9005A"/>
    <w:rsid w:val="00C95CE0"/>
    <w:rsid w:val="00C97E5F"/>
    <w:rsid w:val="00CA0994"/>
    <w:rsid w:val="00CB0677"/>
    <w:rsid w:val="00CD1A2B"/>
    <w:rsid w:val="00CD5ACF"/>
    <w:rsid w:val="00CE3D5A"/>
    <w:rsid w:val="00CF15A8"/>
    <w:rsid w:val="00CF2E4A"/>
    <w:rsid w:val="00CF33D8"/>
    <w:rsid w:val="00D0052C"/>
    <w:rsid w:val="00D01714"/>
    <w:rsid w:val="00D03ED3"/>
    <w:rsid w:val="00D05049"/>
    <w:rsid w:val="00D12F79"/>
    <w:rsid w:val="00D24A03"/>
    <w:rsid w:val="00D35101"/>
    <w:rsid w:val="00D4015C"/>
    <w:rsid w:val="00D47AEA"/>
    <w:rsid w:val="00D55F8D"/>
    <w:rsid w:val="00D56436"/>
    <w:rsid w:val="00D56B41"/>
    <w:rsid w:val="00D612AF"/>
    <w:rsid w:val="00D72F22"/>
    <w:rsid w:val="00D86F77"/>
    <w:rsid w:val="00DA406D"/>
    <w:rsid w:val="00DB1070"/>
    <w:rsid w:val="00DC6368"/>
    <w:rsid w:val="00DD67CD"/>
    <w:rsid w:val="00DF3FEB"/>
    <w:rsid w:val="00DF455C"/>
    <w:rsid w:val="00DF568D"/>
    <w:rsid w:val="00E00686"/>
    <w:rsid w:val="00E02217"/>
    <w:rsid w:val="00E02B18"/>
    <w:rsid w:val="00E050F3"/>
    <w:rsid w:val="00E128B6"/>
    <w:rsid w:val="00E15926"/>
    <w:rsid w:val="00E20014"/>
    <w:rsid w:val="00E20675"/>
    <w:rsid w:val="00E25819"/>
    <w:rsid w:val="00E371D6"/>
    <w:rsid w:val="00E40845"/>
    <w:rsid w:val="00E45701"/>
    <w:rsid w:val="00E5671D"/>
    <w:rsid w:val="00E57218"/>
    <w:rsid w:val="00E6088F"/>
    <w:rsid w:val="00E6405E"/>
    <w:rsid w:val="00E64500"/>
    <w:rsid w:val="00E86B22"/>
    <w:rsid w:val="00E86DE8"/>
    <w:rsid w:val="00E87279"/>
    <w:rsid w:val="00E92DB0"/>
    <w:rsid w:val="00E93729"/>
    <w:rsid w:val="00E938B6"/>
    <w:rsid w:val="00E96453"/>
    <w:rsid w:val="00EA0936"/>
    <w:rsid w:val="00EB39A1"/>
    <w:rsid w:val="00EB53D5"/>
    <w:rsid w:val="00EC0053"/>
    <w:rsid w:val="00EC24B6"/>
    <w:rsid w:val="00EC5DBA"/>
    <w:rsid w:val="00EC6D1A"/>
    <w:rsid w:val="00ED2A7A"/>
    <w:rsid w:val="00ED6FC5"/>
    <w:rsid w:val="00EF58DA"/>
    <w:rsid w:val="00F02390"/>
    <w:rsid w:val="00F05461"/>
    <w:rsid w:val="00F066AC"/>
    <w:rsid w:val="00F076D0"/>
    <w:rsid w:val="00F1241C"/>
    <w:rsid w:val="00F16B8B"/>
    <w:rsid w:val="00F16D1E"/>
    <w:rsid w:val="00F257B2"/>
    <w:rsid w:val="00F362E8"/>
    <w:rsid w:val="00F409BE"/>
    <w:rsid w:val="00F4274E"/>
    <w:rsid w:val="00F55050"/>
    <w:rsid w:val="00F55329"/>
    <w:rsid w:val="00F557F3"/>
    <w:rsid w:val="00F61EF8"/>
    <w:rsid w:val="00F65E10"/>
    <w:rsid w:val="00F73E52"/>
    <w:rsid w:val="00F90AA4"/>
    <w:rsid w:val="00F91894"/>
    <w:rsid w:val="00FA4287"/>
    <w:rsid w:val="00FB1FA8"/>
    <w:rsid w:val="00FB2673"/>
    <w:rsid w:val="00FD47DA"/>
    <w:rsid w:val="00FF108F"/>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63DC3"/>
    <w:rPr>
      <w:rFonts w:ascii="Times New Roman" w:eastAsia="Times New Roman" w:hAnsi="Times New Roman" w:cs="Times New Roman"/>
      <w:kern w:val="0"/>
      <w14:ligatures w14:val="none"/>
    </w:rPr>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640EC1"/>
    <w:pPr>
      <w:ind w:left="720" w:hanging="720"/>
    </w:pPr>
  </w:style>
  <w:style w:type="character" w:styleId="CommentReference">
    <w:name w:val="annotation reference"/>
    <w:basedOn w:val="DefaultParagraphFont"/>
    <w:uiPriority w:val="99"/>
    <w:semiHidden/>
    <w:unhideWhenUsed/>
    <w:rsid w:val="00AE23B2"/>
    <w:rPr>
      <w:sz w:val="16"/>
      <w:szCs w:val="16"/>
    </w:rPr>
  </w:style>
  <w:style w:type="paragraph" w:styleId="CommentText">
    <w:name w:val="annotation text"/>
    <w:basedOn w:val="Normal"/>
    <w:link w:val="CommentTextChar"/>
    <w:uiPriority w:val="99"/>
    <w:semiHidden/>
    <w:unhideWhenUsed/>
    <w:rsid w:val="00AE23B2"/>
    <w:rPr>
      <w:sz w:val="20"/>
      <w:szCs w:val="20"/>
    </w:rPr>
  </w:style>
  <w:style w:type="character" w:customStyle="1" w:styleId="CommentTextChar">
    <w:name w:val="Comment Text Char"/>
    <w:basedOn w:val="DefaultParagraphFont"/>
    <w:link w:val="CommentText"/>
    <w:uiPriority w:val="99"/>
    <w:semiHidden/>
    <w:rsid w:val="00AE23B2"/>
    <w:rPr>
      <w:sz w:val="20"/>
      <w:szCs w:val="20"/>
    </w:rPr>
  </w:style>
  <w:style w:type="paragraph" w:styleId="CommentSubject">
    <w:name w:val="annotation subject"/>
    <w:basedOn w:val="CommentText"/>
    <w:next w:val="CommentText"/>
    <w:link w:val="CommentSubjectChar"/>
    <w:uiPriority w:val="99"/>
    <w:semiHidden/>
    <w:unhideWhenUsed/>
    <w:rsid w:val="00AE23B2"/>
    <w:rPr>
      <w:b/>
      <w:bCs/>
    </w:rPr>
  </w:style>
  <w:style w:type="character" w:customStyle="1" w:styleId="CommentSubjectChar">
    <w:name w:val="Comment Subject Char"/>
    <w:basedOn w:val="CommentTextChar"/>
    <w:link w:val="CommentSubject"/>
    <w:uiPriority w:val="99"/>
    <w:semiHidden/>
    <w:rsid w:val="00AE23B2"/>
    <w:rPr>
      <w:b/>
      <w:bCs/>
      <w:sz w:val="20"/>
      <w:szCs w:val="20"/>
    </w:rPr>
  </w:style>
  <w:style w:type="character" w:styleId="PlaceholderText">
    <w:name w:val="Placeholder Text"/>
    <w:basedOn w:val="DefaultParagraphFont"/>
    <w:uiPriority w:val="99"/>
    <w:semiHidden/>
    <w:rsid w:val="003D0AD0"/>
    <w:rPr>
      <w:color w:val="666666"/>
    </w:rPr>
  </w:style>
  <w:style w:type="paragraph" w:styleId="NormalWeb">
    <w:name w:val="Normal (Web)"/>
    <w:basedOn w:val="Normal"/>
    <w:uiPriority w:val="99"/>
    <w:unhideWhenUsed/>
    <w:rsid w:val="000837E7"/>
    <w:pPr>
      <w:spacing w:before="100" w:beforeAutospacing="1" w:after="100" w:afterAutospacing="1"/>
    </w:pPr>
  </w:style>
  <w:style w:type="character" w:customStyle="1" w:styleId="mord">
    <w:name w:val="mord"/>
    <w:basedOn w:val="DefaultParagraphFont"/>
    <w:rsid w:val="008C3834"/>
  </w:style>
  <w:style w:type="character" w:customStyle="1" w:styleId="mpunct">
    <w:name w:val="mpunct"/>
    <w:basedOn w:val="DefaultParagraphFont"/>
    <w:rsid w:val="008C3834"/>
  </w:style>
  <w:style w:type="character" w:customStyle="1" w:styleId="vlist-s">
    <w:name w:val="vlist-s"/>
    <w:basedOn w:val="DefaultParagraphFont"/>
    <w:rsid w:val="008C3834"/>
  </w:style>
  <w:style w:type="character" w:customStyle="1" w:styleId="mrel">
    <w:name w:val="mrel"/>
    <w:basedOn w:val="DefaultParagraphFont"/>
    <w:rsid w:val="008C3834"/>
  </w:style>
  <w:style w:type="character" w:customStyle="1" w:styleId="mop">
    <w:name w:val="mop"/>
    <w:basedOn w:val="DefaultParagraphFont"/>
    <w:rsid w:val="008C3834"/>
  </w:style>
  <w:style w:type="character" w:customStyle="1" w:styleId="delimsizing">
    <w:name w:val="delimsizing"/>
    <w:basedOn w:val="DefaultParagraphFont"/>
    <w:rsid w:val="008C3834"/>
  </w:style>
  <w:style w:type="character" w:customStyle="1" w:styleId="mbin">
    <w:name w:val="mbin"/>
    <w:basedOn w:val="DefaultParagraphFont"/>
    <w:rsid w:val="008C3834"/>
  </w:style>
  <w:style w:type="character" w:customStyle="1" w:styleId="katex-mathml">
    <w:name w:val="katex-mathml"/>
    <w:basedOn w:val="DefaultParagraphFont"/>
    <w:rsid w:val="00626A05"/>
  </w:style>
  <w:style w:type="character" w:customStyle="1" w:styleId="mopen">
    <w:name w:val="mopen"/>
    <w:basedOn w:val="DefaultParagraphFont"/>
    <w:rsid w:val="00626A05"/>
  </w:style>
  <w:style w:type="character" w:customStyle="1" w:styleId="mclose">
    <w:name w:val="mclose"/>
    <w:basedOn w:val="DefaultParagraphFont"/>
    <w:rsid w:val="00626A05"/>
  </w:style>
  <w:style w:type="character" w:customStyle="1" w:styleId="mspace">
    <w:name w:val="mspace"/>
    <w:basedOn w:val="DefaultParagraphFont"/>
    <w:rsid w:val="00626A05"/>
  </w:style>
  <w:style w:type="character" w:styleId="Strong">
    <w:name w:val="Strong"/>
    <w:basedOn w:val="DefaultParagraphFont"/>
    <w:uiPriority w:val="22"/>
    <w:qFormat/>
    <w:rsid w:val="00626A0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10900842">
      <w:bodyDiv w:val="1"/>
      <w:marLeft w:val="0"/>
      <w:marRight w:val="0"/>
      <w:marTop w:val="0"/>
      <w:marBottom w:val="0"/>
      <w:divBdr>
        <w:top w:val="none" w:sz="0" w:space="0" w:color="auto"/>
        <w:left w:val="none" w:sz="0" w:space="0" w:color="auto"/>
        <w:bottom w:val="none" w:sz="0" w:space="0" w:color="auto"/>
        <w:right w:val="none" w:sz="0" w:space="0" w:color="auto"/>
      </w:divBdr>
      <w:divsChild>
        <w:div w:id="1633100722">
          <w:marLeft w:val="0"/>
          <w:marRight w:val="0"/>
          <w:marTop w:val="0"/>
          <w:marBottom w:val="0"/>
          <w:divBdr>
            <w:top w:val="none" w:sz="0" w:space="0" w:color="auto"/>
            <w:left w:val="none" w:sz="0" w:space="0" w:color="auto"/>
            <w:bottom w:val="none" w:sz="0" w:space="0" w:color="auto"/>
            <w:right w:val="none" w:sz="0" w:space="0" w:color="auto"/>
          </w:divBdr>
          <w:divsChild>
            <w:div w:id="377125098">
              <w:marLeft w:val="0"/>
              <w:marRight w:val="0"/>
              <w:marTop w:val="0"/>
              <w:marBottom w:val="0"/>
              <w:divBdr>
                <w:top w:val="none" w:sz="0" w:space="0" w:color="auto"/>
                <w:left w:val="none" w:sz="0" w:space="0" w:color="auto"/>
                <w:bottom w:val="none" w:sz="0" w:space="0" w:color="auto"/>
                <w:right w:val="none" w:sz="0" w:space="0" w:color="auto"/>
              </w:divBdr>
              <w:divsChild>
                <w:div w:id="16901394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901719">
      <w:bodyDiv w:val="1"/>
      <w:marLeft w:val="0"/>
      <w:marRight w:val="0"/>
      <w:marTop w:val="0"/>
      <w:marBottom w:val="0"/>
      <w:divBdr>
        <w:top w:val="none" w:sz="0" w:space="0" w:color="auto"/>
        <w:left w:val="none" w:sz="0" w:space="0" w:color="auto"/>
        <w:bottom w:val="none" w:sz="0" w:space="0" w:color="auto"/>
        <w:right w:val="none" w:sz="0" w:space="0" w:color="auto"/>
      </w:divBdr>
    </w:div>
    <w:div w:id="485434039">
      <w:bodyDiv w:val="1"/>
      <w:marLeft w:val="0"/>
      <w:marRight w:val="0"/>
      <w:marTop w:val="0"/>
      <w:marBottom w:val="0"/>
      <w:divBdr>
        <w:top w:val="none" w:sz="0" w:space="0" w:color="auto"/>
        <w:left w:val="none" w:sz="0" w:space="0" w:color="auto"/>
        <w:bottom w:val="none" w:sz="0" w:space="0" w:color="auto"/>
        <w:right w:val="none" w:sz="0" w:space="0" w:color="auto"/>
      </w:divBdr>
      <w:divsChild>
        <w:div w:id="1275673441">
          <w:marLeft w:val="0"/>
          <w:marRight w:val="0"/>
          <w:marTop w:val="0"/>
          <w:marBottom w:val="0"/>
          <w:divBdr>
            <w:top w:val="none" w:sz="0" w:space="0" w:color="auto"/>
            <w:left w:val="none" w:sz="0" w:space="0" w:color="auto"/>
            <w:bottom w:val="none" w:sz="0" w:space="0" w:color="auto"/>
            <w:right w:val="none" w:sz="0" w:space="0" w:color="auto"/>
          </w:divBdr>
          <w:divsChild>
            <w:div w:id="1581325423">
              <w:marLeft w:val="0"/>
              <w:marRight w:val="0"/>
              <w:marTop w:val="0"/>
              <w:marBottom w:val="0"/>
              <w:divBdr>
                <w:top w:val="none" w:sz="0" w:space="0" w:color="auto"/>
                <w:left w:val="none" w:sz="0" w:space="0" w:color="auto"/>
                <w:bottom w:val="none" w:sz="0" w:space="0" w:color="auto"/>
                <w:right w:val="none" w:sz="0" w:space="0" w:color="auto"/>
              </w:divBdr>
              <w:divsChild>
                <w:div w:id="155807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6427249">
      <w:bodyDiv w:val="1"/>
      <w:marLeft w:val="0"/>
      <w:marRight w:val="0"/>
      <w:marTop w:val="0"/>
      <w:marBottom w:val="0"/>
      <w:divBdr>
        <w:top w:val="none" w:sz="0" w:space="0" w:color="auto"/>
        <w:left w:val="none" w:sz="0" w:space="0" w:color="auto"/>
        <w:bottom w:val="none" w:sz="0" w:space="0" w:color="auto"/>
        <w:right w:val="none" w:sz="0" w:space="0" w:color="auto"/>
      </w:divBdr>
      <w:divsChild>
        <w:div w:id="465123700">
          <w:marLeft w:val="0"/>
          <w:marRight w:val="0"/>
          <w:marTop w:val="0"/>
          <w:marBottom w:val="0"/>
          <w:divBdr>
            <w:top w:val="none" w:sz="0" w:space="0" w:color="auto"/>
            <w:left w:val="none" w:sz="0" w:space="0" w:color="auto"/>
            <w:bottom w:val="none" w:sz="0" w:space="0" w:color="auto"/>
            <w:right w:val="none" w:sz="0" w:space="0" w:color="auto"/>
          </w:divBdr>
          <w:divsChild>
            <w:div w:id="945118322">
              <w:marLeft w:val="0"/>
              <w:marRight w:val="0"/>
              <w:marTop w:val="0"/>
              <w:marBottom w:val="0"/>
              <w:divBdr>
                <w:top w:val="none" w:sz="0" w:space="0" w:color="auto"/>
                <w:left w:val="none" w:sz="0" w:space="0" w:color="auto"/>
                <w:bottom w:val="none" w:sz="0" w:space="0" w:color="auto"/>
                <w:right w:val="none" w:sz="0" w:space="0" w:color="auto"/>
              </w:divBdr>
              <w:divsChild>
                <w:div w:id="479275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7546297">
      <w:bodyDiv w:val="1"/>
      <w:marLeft w:val="0"/>
      <w:marRight w:val="0"/>
      <w:marTop w:val="0"/>
      <w:marBottom w:val="0"/>
      <w:divBdr>
        <w:top w:val="none" w:sz="0" w:space="0" w:color="auto"/>
        <w:left w:val="none" w:sz="0" w:space="0" w:color="auto"/>
        <w:bottom w:val="none" w:sz="0" w:space="0" w:color="auto"/>
        <w:right w:val="none" w:sz="0" w:space="0" w:color="auto"/>
      </w:divBdr>
    </w:div>
    <w:div w:id="897546314">
      <w:bodyDiv w:val="1"/>
      <w:marLeft w:val="0"/>
      <w:marRight w:val="0"/>
      <w:marTop w:val="0"/>
      <w:marBottom w:val="0"/>
      <w:divBdr>
        <w:top w:val="none" w:sz="0" w:space="0" w:color="auto"/>
        <w:left w:val="none" w:sz="0" w:space="0" w:color="auto"/>
        <w:bottom w:val="none" w:sz="0" w:space="0" w:color="auto"/>
        <w:right w:val="none" w:sz="0" w:space="0" w:color="auto"/>
      </w:divBdr>
      <w:divsChild>
        <w:div w:id="609319315">
          <w:marLeft w:val="0"/>
          <w:marRight w:val="0"/>
          <w:marTop w:val="0"/>
          <w:marBottom w:val="0"/>
          <w:divBdr>
            <w:top w:val="none" w:sz="0" w:space="0" w:color="auto"/>
            <w:left w:val="none" w:sz="0" w:space="0" w:color="auto"/>
            <w:bottom w:val="none" w:sz="0" w:space="0" w:color="auto"/>
            <w:right w:val="none" w:sz="0" w:space="0" w:color="auto"/>
          </w:divBdr>
          <w:divsChild>
            <w:div w:id="1402093553">
              <w:marLeft w:val="0"/>
              <w:marRight w:val="0"/>
              <w:marTop w:val="0"/>
              <w:marBottom w:val="0"/>
              <w:divBdr>
                <w:top w:val="none" w:sz="0" w:space="0" w:color="auto"/>
                <w:left w:val="none" w:sz="0" w:space="0" w:color="auto"/>
                <w:bottom w:val="none" w:sz="0" w:space="0" w:color="auto"/>
                <w:right w:val="none" w:sz="0" w:space="0" w:color="auto"/>
              </w:divBdr>
              <w:divsChild>
                <w:div w:id="1753427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3732316">
      <w:bodyDiv w:val="1"/>
      <w:marLeft w:val="0"/>
      <w:marRight w:val="0"/>
      <w:marTop w:val="0"/>
      <w:marBottom w:val="0"/>
      <w:divBdr>
        <w:top w:val="none" w:sz="0" w:space="0" w:color="auto"/>
        <w:left w:val="none" w:sz="0" w:space="0" w:color="auto"/>
        <w:bottom w:val="none" w:sz="0" w:space="0" w:color="auto"/>
        <w:right w:val="none" w:sz="0" w:space="0" w:color="auto"/>
      </w:divBdr>
      <w:divsChild>
        <w:div w:id="633602093">
          <w:marLeft w:val="0"/>
          <w:marRight w:val="0"/>
          <w:marTop w:val="0"/>
          <w:marBottom w:val="0"/>
          <w:divBdr>
            <w:top w:val="none" w:sz="0" w:space="0" w:color="auto"/>
            <w:left w:val="none" w:sz="0" w:space="0" w:color="auto"/>
            <w:bottom w:val="none" w:sz="0" w:space="0" w:color="auto"/>
            <w:right w:val="none" w:sz="0" w:space="0" w:color="auto"/>
          </w:divBdr>
          <w:divsChild>
            <w:div w:id="2083988080">
              <w:marLeft w:val="0"/>
              <w:marRight w:val="0"/>
              <w:marTop w:val="0"/>
              <w:marBottom w:val="0"/>
              <w:divBdr>
                <w:top w:val="none" w:sz="0" w:space="0" w:color="auto"/>
                <w:left w:val="none" w:sz="0" w:space="0" w:color="auto"/>
                <w:bottom w:val="none" w:sz="0" w:space="0" w:color="auto"/>
                <w:right w:val="none" w:sz="0" w:space="0" w:color="auto"/>
              </w:divBdr>
              <w:divsChild>
                <w:div w:id="1029143307">
                  <w:marLeft w:val="0"/>
                  <w:marRight w:val="0"/>
                  <w:marTop w:val="0"/>
                  <w:marBottom w:val="0"/>
                  <w:divBdr>
                    <w:top w:val="none" w:sz="0" w:space="0" w:color="auto"/>
                    <w:left w:val="none" w:sz="0" w:space="0" w:color="auto"/>
                    <w:bottom w:val="none" w:sz="0" w:space="0" w:color="auto"/>
                    <w:right w:val="none" w:sz="0" w:space="0" w:color="auto"/>
                  </w:divBdr>
                  <w:divsChild>
                    <w:div w:id="1827669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982981">
      <w:bodyDiv w:val="1"/>
      <w:marLeft w:val="0"/>
      <w:marRight w:val="0"/>
      <w:marTop w:val="0"/>
      <w:marBottom w:val="0"/>
      <w:divBdr>
        <w:top w:val="none" w:sz="0" w:space="0" w:color="auto"/>
        <w:left w:val="none" w:sz="0" w:space="0" w:color="auto"/>
        <w:bottom w:val="none" w:sz="0" w:space="0" w:color="auto"/>
        <w:right w:val="none" w:sz="0" w:space="0" w:color="auto"/>
      </w:divBdr>
      <w:divsChild>
        <w:div w:id="574821402">
          <w:marLeft w:val="0"/>
          <w:marRight w:val="0"/>
          <w:marTop w:val="0"/>
          <w:marBottom w:val="0"/>
          <w:divBdr>
            <w:top w:val="none" w:sz="0" w:space="0" w:color="auto"/>
            <w:left w:val="none" w:sz="0" w:space="0" w:color="auto"/>
            <w:bottom w:val="none" w:sz="0" w:space="0" w:color="auto"/>
            <w:right w:val="none" w:sz="0" w:space="0" w:color="auto"/>
          </w:divBdr>
          <w:divsChild>
            <w:div w:id="1598907757">
              <w:marLeft w:val="0"/>
              <w:marRight w:val="0"/>
              <w:marTop w:val="0"/>
              <w:marBottom w:val="0"/>
              <w:divBdr>
                <w:top w:val="none" w:sz="0" w:space="0" w:color="auto"/>
                <w:left w:val="none" w:sz="0" w:space="0" w:color="auto"/>
                <w:bottom w:val="none" w:sz="0" w:space="0" w:color="auto"/>
                <w:right w:val="none" w:sz="0" w:space="0" w:color="auto"/>
              </w:divBdr>
              <w:divsChild>
                <w:div w:id="2345139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018913">
      <w:bodyDiv w:val="1"/>
      <w:marLeft w:val="0"/>
      <w:marRight w:val="0"/>
      <w:marTop w:val="0"/>
      <w:marBottom w:val="0"/>
      <w:divBdr>
        <w:top w:val="none" w:sz="0" w:space="0" w:color="auto"/>
        <w:left w:val="none" w:sz="0" w:space="0" w:color="auto"/>
        <w:bottom w:val="none" w:sz="0" w:space="0" w:color="auto"/>
        <w:right w:val="none" w:sz="0" w:space="0" w:color="auto"/>
      </w:divBdr>
      <w:divsChild>
        <w:div w:id="1561557722">
          <w:marLeft w:val="0"/>
          <w:marRight w:val="0"/>
          <w:marTop w:val="0"/>
          <w:marBottom w:val="0"/>
          <w:divBdr>
            <w:top w:val="none" w:sz="0" w:space="0" w:color="auto"/>
            <w:left w:val="none" w:sz="0" w:space="0" w:color="auto"/>
            <w:bottom w:val="none" w:sz="0" w:space="0" w:color="auto"/>
            <w:right w:val="none" w:sz="0" w:space="0" w:color="auto"/>
          </w:divBdr>
          <w:divsChild>
            <w:div w:id="76292367">
              <w:marLeft w:val="0"/>
              <w:marRight w:val="0"/>
              <w:marTop w:val="0"/>
              <w:marBottom w:val="0"/>
              <w:divBdr>
                <w:top w:val="none" w:sz="0" w:space="0" w:color="auto"/>
                <w:left w:val="none" w:sz="0" w:space="0" w:color="auto"/>
                <w:bottom w:val="none" w:sz="0" w:space="0" w:color="auto"/>
                <w:right w:val="none" w:sz="0" w:space="0" w:color="auto"/>
              </w:divBdr>
              <w:divsChild>
                <w:div w:id="144468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0282055">
      <w:bodyDiv w:val="1"/>
      <w:marLeft w:val="0"/>
      <w:marRight w:val="0"/>
      <w:marTop w:val="0"/>
      <w:marBottom w:val="0"/>
      <w:divBdr>
        <w:top w:val="none" w:sz="0" w:space="0" w:color="auto"/>
        <w:left w:val="none" w:sz="0" w:space="0" w:color="auto"/>
        <w:bottom w:val="none" w:sz="0" w:space="0" w:color="auto"/>
        <w:right w:val="none" w:sz="0" w:space="0" w:color="auto"/>
      </w:divBdr>
      <w:divsChild>
        <w:div w:id="24410179">
          <w:marLeft w:val="0"/>
          <w:marRight w:val="0"/>
          <w:marTop w:val="0"/>
          <w:marBottom w:val="0"/>
          <w:divBdr>
            <w:top w:val="none" w:sz="0" w:space="0" w:color="auto"/>
            <w:left w:val="none" w:sz="0" w:space="0" w:color="auto"/>
            <w:bottom w:val="none" w:sz="0" w:space="0" w:color="auto"/>
            <w:right w:val="none" w:sz="0" w:space="0" w:color="auto"/>
          </w:divBdr>
          <w:divsChild>
            <w:div w:id="1897005670">
              <w:marLeft w:val="0"/>
              <w:marRight w:val="0"/>
              <w:marTop w:val="0"/>
              <w:marBottom w:val="0"/>
              <w:divBdr>
                <w:top w:val="none" w:sz="0" w:space="0" w:color="auto"/>
                <w:left w:val="none" w:sz="0" w:space="0" w:color="auto"/>
                <w:bottom w:val="none" w:sz="0" w:space="0" w:color="auto"/>
                <w:right w:val="none" w:sz="0" w:space="0" w:color="auto"/>
              </w:divBdr>
              <w:divsChild>
                <w:div w:id="1513185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172352">
      <w:bodyDiv w:val="1"/>
      <w:marLeft w:val="0"/>
      <w:marRight w:val="0"/>
      <w:marTop w:val="0"/>
      <w:marBottom w:val="0"/>
      <w:divBdr>
        <w:top w:val="none" w:sz="0" w:space="0" w:color="auto"/>
        <w:left w:val="none" w:sz="0" w:space="0" w:color="auto"/>
        <w:bottom w:val="none" w:sz="0" w:space="0" w:color="auto"/>
        <w:right w:val="none" w:sz="0" w:space="0" w:color="auto"/>
      </w:divBdr>
    </w:div>
    <w:div w:id="1444031983">
      <w:bodyDiv w:val="1"/>
      <w:marLeft w:val="0"/>
      <w:marRight w:val="0"/>
      <w:marTop w:val="0"/>
      <w:marBottom w:val="0"/>
      <w:divBdr>
        <w:top w:val="none" w:sz="0" w:space="0" w:color="auto"/>
        <w:left w:val="none" w:sz="0" w:space="0" w:color="auto"/>
        <w:bottom w:val="none" w:sz="0" w:space="0" w:color="auto"/>
        <w:right w:val="none" w:sz="0" w:space="0" w:color="auto"/>
      </w:divBdr>
      <w:divsChild>
        <w:div w:id="1519200461">
          <w:marLeft w:val="0"/>
          <w:marRight w:val="0"/>
          <w:marTop w:val="0"/>
          <w:marBottom w:val="0"/>
          <w:divBdr>
            <w:top w:val="none" w:sz="0" w:space="0" w:color="auto"/>
            <w:left w:val="none" w:sz="0" w:space="0" w:color="auto"/>
            <w:bottom w:val="none" w:sz="0" w:space="0" w:color="auto"/>
            <w:right w:val="none" w:sz="0" w:space="0" w:color="auto"/>
          </w:divBdr>
          <w:divsChild>
            <w:div w:id="392705947">
              <w:marLeft w:val="0"/>
              <w:marRight w:val="0"/>
              <w:marTop w:val="0"/>
              <w:marBottom w:val="0"/>
              <w:divBdr>
                <w:top w:val="none" w:sz="0" w:space="0" w:color="auto"/>
                <w:left w:val="none" w:sz="0" w:space="0" w:color="auto"/>
                <w:bottom w:val="none" w:sz="0" w:space="0" w:color="auto"/>
                <w:right w:val="none" w:sz="0" w:space="0" w:color="auto"/>
              </w:divBdr>
              <w:divsChild>
                <w:div w:id="186065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5583207">
      <w:bodyDiv w:val="1"/>
      <w:marLeft w:val="0"/>
      <w:marRight w:val="0"/>
      <w:marTop w:val="0"/>
      <w:marBottom w:val="0"/>
      <w:divBdr>
        <w:top w:val="none" w:sz="0" w:space="0" w:color="auto"/>
        <w:left w:val="none" w:sz="0" w:space="0" w:color="auto"/>
        <w:bottom w:val="none" w:sz="0" w:space="0" w:color="auto"/>
        <w:right w:val="none" w:sz="0" w:space="0" w:color="auto"/>
      </w:divBdr>
      <w:divsChild>
        <w:div w:id="1673141589">
          <w:marLeft w:val="0"/>
          <w:marRight w:val="0"/>
          <w:marTop w:val="0"/>
          <w:marBottom w:val="0"/>
          <w:divBdr>
            <w:top w:val="none" w:sz="0" w:space="0" w:color="auto"/>
            <w:left w:val="none" w:sz="0" w:space="0" w:color="auto"/>
            <w:bottom w:val="none" w:sz="0" w:space="0" w:color="auto"/>
            <w:right w:val="none" w:sz="0" w:space="0" w:color="auto"/>
          </w:divBdr>
          <w:divsChild>
            <w:div w:id="1550920236">
              <w:marLeft w:val="0"/>
              <w:marRight w:val="0"/>
              <w:marTop w:val="0"/>
              <w:marBottom w:val="0"/>
              <w:divBdr>
                <w:top w:val="none" w:sz="0" w:space="0" w:color="auto"/>
                <w:left w:val="none" w:sz="0" w:space="0" w:color="auto"/>
                <w:bottom w:val="none" w:sz="0" w:space="0" w:color="auto"/>
                <w:right w:val="none" w:sz="0" w:space="0" w:color="auto"/>
              </w:divBdr>
              <w:divsChild>
                <w:div w:id="53937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536301">
      <w:bodyDiv w:val="1"/>
      <w:marLeft w:val="0"/>
      <w:marRight w:val="0"/>
      <w:marTop w:val="0"/>
      <w:marBottom w:val="0"/>
      <w:divBdr>
        <w:top w:val="none" w:sz="0" w:space="0" w:color="auto"/>
        <w:left w:val="none" w:sz="0" w:space="0" w:color="auto"/>
        <w:bottom w:val="none" w:sz="0" w:space="0" w:color="auto"/>
        <w:right w:val="none" w:sz="0" w:space="0" w:color="auto"/>
      </w:divBdr>
    </w:div>
    <w:div w:id="1550413044">
      <w:bodyDiv w:val="1"/>
      <w:marLeft w:val="0"/>
      <w:marRight w:val="0"/>
      <w:marTop w:val="0"/>
      <w:marBottom w:val="0"/>
      <w:divBdr>
        <w:top w:val="none" w:sz="0" w:space="0" w:color="auto"/>
        <w:left w:val="none" w:sz="0" w:space="0" w:color="auto"/>
        <w:bottom w:val="none" w:sz="0" w:space="0" w:color="auto"/>
        <w:right w:val="none" w:sz="0" w:space="0" w:color="auto"/>
      </w:divBdr>
    </w:div>
    <w:div w:id="1573541917">
      <w:bodyDiv w:val="1"/>
      <w:marLeft w:val="0"/>
      <w:marRight w:val="0"/>
      <w:marTop w:val="0"/>
      <w:marBottom w:val="0"/>
      <w:divBdr>
        <w:top w:val="none" w:sz="0" w:space="0" w:color="auto"/>
        <w:left w:val="none" w:sz="0" w:space="0" w:color="auto"/>
        <w:bottom w:val="none" w:sz="0" w:space="0" w:color="auto"/>
        <w:right w:val="none" w:sz="0" w:space="0" w:color="auto"/>
      </w:divBdr>
      <w:divsChild>
        <w:div w:id="1314601633">
          <w:marLeft w:val="0"/>
          <w:marRight w:val="0"/>
          <w:marTop w:val="0"/>
          <w:marBottom w:val="0"/>
          <w:divBdr>
            <w:top w:val="none" w:sz="0" w:space="0" w:color="auto"/>
            <w:left w:val="none" w:sz="0" w:space="0" w:color="auto"/>
            <w:bottom w:val="none" w:sz="0" w:space="0" w:color="auto"/>
            <w:right w:val="none" w:sz="0" w:space="0" w:color="auto"/>
          </w:divBdr>
          <w:divsChild>
            <w:div w:id="1983580730">
              <w:marLeft w:val="0"/>
              <w:marRight w:val="0"/>
              <w:marTop w:val="0"/>
              <w:marBottom w:val="0"/>
              <w:divBdr>
                <w:top w:val="none" w:sz="0" w:space="0" w:color="auto"/>
                <w:left w:val="none" w:sz="0" w:space="0" w:color="auto"/>
                <w:bottom w:val="none" w:sz="0" w:space="0" w:color="auto"/>
                <w:right w:val="none" w:sz="0" w:space="0" w:color="auto"/>
              </w:divBdr>
              <w:divsChild>
                <w:div w:id="3538466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2825151">
      <w:bodyDiv w:val="1"/>
      <w:marLeft w:val="0"/>
      <w:marRight w:val="0"/>
      <w:marTop w:val="0"/>
      <w:marBottom w:val="0"/>
      <w:divBdr>
        <w:top w:val="none" w:sz="0" w:space="0" w:color="auto"/>
        <w:left w:val="none" w:sz="0" w:space="0" w:color="auto"/>
        <w:bottom w:val="none" w:sz="0" w:space="0" w:color="auto"/>
        <w:right w:val="none" w:sz="0" w:space="0" w:color="auto"/>
      </w:divBdr>
    </w:div>
    <w:div w:id="1700466310">
      <w:bodyDiv w:val="1"/>
      <w:marLeft w:val="0"/>
      <w:marRight w:val="0"/>
      <w:marTop w:val="0"/>
      <w:marBottom w:val="0"/>
      <w:divBdr>
        <w:top w:val="none" w:sz="0" w:space="0" w:color="auto"/>
        <w:left w:val="none" w:sz="0" w:space="0" w:color="auto"/>
        <w:bottom w:val="none" w:sz="0" w:space="0" w:color="auto"/>
        <w:right w:val="none" w:sz="0" w:space="0" w:color="auto"/>
      </w:divBdr>
      <w:divsChild>
        <w:div w:id="1485470411">
          <w:marLeft w:val="0"/>
          <w:marRight w:val="0"/>
          <w:marTop w:val="0"/>
          <w:marBottom w:val="0"/>
          <w:divBdr>
            <w:top w:val="none" w:sz="0" w:space="0" w:color="auto"/>
            <w:left w:val="none" w:sz="0" w:space="0" w:color="auto"/>
            <w:bottom w:val="none" w:sz="0" w:space="0" w:color="auto"/>
            <w:right w:val="none" w:sz="0" w:space="0" w:color="auto"/>
          </w:divBdr>
          <w:divsChild>
            <w:div w:id="298390058">
              <w:marLeft w:val="0"/>
              <w:marRight w:val="0"/>
              <w:marTop w:val="0"/>
              <w:marBottom w:val="0"/>
              <w:divBdr>
                <w:top w:val="none" w:sz="0" w:space="0" w:color="auto"/>
                <w:left w:val="none" w:sz="0" w:space="0" w:color="auto"/>
                <w:bottom w:val="none" w:sz="0" w:space="0" w:color="auto"/>
                <w:right w:val="none" w:sz="0" w:space="0" w:color="auto"/>
              </w:divBdr>
              <w:divsChild>
                <w:div w:id="1045133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05855">
      <w:bodyDiv w:val="1"/>
      <w:marLeft w:val="0"/>
      <w:marRight w:val="0"/>
      <w:marTop w:val="0"/>
      <w:marBottom w:val="0"/>
      <w:divBdr>
        <w:top w:val="none" w:sz="0" w:space="0" w:color="auto"/>
        <w:left w:val="none" w:sz="0" w:space="0" w:color="auto"/>
        <w:bottom w:val="none" w:sz="0" w:space="0" w:color="auto"/>
        <w:right w:val="none" w:sz="0" w:space="0" w:color="auto"/>
      </w:divBdr>
      <w:divsChild>
        <w:div w:id="1538397278">
          <w:marLeft w:val="0"/>
          <w:marRight w:val="0"/>
          <w:marTop w:val="0"/>
          <w:marBottom w:val="0"/>
          <w:divBdr>
            <w:top w:val="none" w:sz="0" w:space="0" w:color="auto"/>
            <w:left w:val="none" w:sz="0" w:space="0" w:color="auto"/>
            <w:bottom w:val="none" w:sz="0" w:space="0" w:color="auto"/>
            <w:right w:val="none" w:sz="0" w:space="0" w:color="auto"/>
          </w:divBdr>
          <w:divsChild>
            <w:div w:id="487018427">
              <w:marLeft w:val="0"/>
              <w:marRight w:val="0"/>
              <w:marTop w:val="0"/>
              <w:marBottom w:val="0"/>
              <w:divBdr>
                <w:top w:val="none" w:sz="0" w:space="0" w:color="auto"/>
                <w:left w:val="none" w:sz="0" w:space="0" w:color="auto"/>
                <w:bottom w:val="none" w:sz="0" w:space="0" w:color="auto"/>
                <w:right w:val="none" w:sz="0" w:space="0" w:color="auto"/>
              </w:divBdr>
              <w:divsChild>
                <w:div w:id="1333995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013410">
      <w:bodyDiv w:val="1"/>
      <w:marLeft w:val="0"/>
      <w:marRight w:val="0"/>
      <w:marTop w:val="0"/>
      <w:marBottom w:val="0"/>
      <w:divBdr>
        <w:top w:val="none" w:sz="0" w:space="0" w:color="auto"/>
        <w:left w:val="none" w:sz="0" w:space="0" w:color="auto"/>
        <w:bottom w:val="none" w:sz="0" w:space="0" w:color="auto"/>
        <w:right w:val="none" w:sz="0" w:space="0" w:color="auto"/>
      </w:divBdr>
      <w:divsChild>
        <w:div w:id="177545852">
          <w:marLeft w:val="0"/>
          <w:marRight w:val="0"/>
          <w:marTop w:val="0"/>
          <w:marBottom w:val="0"/>
          <w:divBdr>
            <w:top w:val="none" w:sz="0" w:space="0" w:color="auto"/>
            <w:left w:val="none" w:sz="0" w:space="0" w:color="auto"/>
            <w:bottom w:val="none" w:sz="0" w:space="0" w:color="auto"/>
            <w:right w:val="none" w:sz="0" w:space="0" w:color="auto"/>
          </w:divBdr>
          <w:divsChild>
            <w:div w:id="930743240">
              <w:marLeft w:val="0"/>
              <w:marRight w:val="0"/>
              <w:marTop w:val="0"/>
              <w:marBottom w:val="0"/>
              <w:divBdr>
                <w:top w:val="none" w:sz="0" w:space="0" w:color="auto"/>
                <w:left w:val="none" w:sz="0" w:space="0" w:color="auto"/>
                <w:bottom w:val="none" w:sz="0" w:space="0" w:color="auto"/>
                <w:right w:val="none" w:sz="0" w:space="0" w:color="auto"/>
              </w:divBdr>
              <w:divsChild>
                <w:div w:id="82992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463733">
      <w:bodyDiv w:val="1"/>
      <w:marLeft w:val="0"/>
      <w:marRight w:val="0"/>
      <w:marTop w:val="0"/>
      <w:marBottom w:val="0"/>
      <w:divBdr>
        <w:top w:val="none" w:sz="0" w:space="0" w:color="auto"/>
        <w:left w:val="none" w:sz="0" w:space="0" w:color="auto"/>
        <w:bottom w:val="none" w:sz="0" w:space="0" w:color="auto"/>
        <w:right w:val="none" w:sz="0" w:space="0" w:color="auto"/>
      </w:divBdr>
      <w:divsChild>
        <w:div w:id="508184074">
          <w:marLeft w:val="0"/>
          <w:marRight w:val="0"/>
          <w:marTop w:val="0"/>
          <w:marBottom w:val="0"/>
          <w:divBdr>
            <w:top w:val="none" w:sz="0" w:space="0" w:color="auto"/>
            <w:left w:val="none" w:sz="0" w:space="0" w:color="auto"/>
            <w:bottom w:val="none" w:sz="0" w:space="0" w:color="auto"/>
            <w:right w:val="none" w:sz="0" w:space="0" w:color="auto"/>
          </w:divBdr>
          <w:divsChild>
            <w:div w:id="1822581591">
              <w:marLeft w:val="0"/>
              <w:marRight w:val="0"/>
              <w:marTop w:val="0"/>
              <w:marBottom w:val="0"/>
              <w:divBdr>
                <w:top w:val="none" w:sz="0" w:space="0" w:color="auto"/>
                <w:left w:val="none" w:sz="0" w:space="0" w:color="auto"/>
                <w:bottom w:val="none" w:sz="0" w:space="0" w:color="auto"/>
                <w:right w:val="none" w:sz="0" w:space="0" w:color="auto"/>
              </w:divBdr>
              <w:divsChild>
                <w:div w:id="2056155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1849762">
      <w:bodyDiv w:val="1"/>
      <w:marLeft w:val="0"/>
      <w:marRight w:val="0"/>
      <w:marTop w:val="0"/>
      <w:marBottom w:val="0"/>
      <w:divBdr>
        <w:top w:val="none" w:sz="0" w:space="0" w:color="auto"/>
        <w:left w:val="none" w:sz="0" w:space="0" w:color="auto"/>
        <w:bottom w:val="none" w:sz="0" w:space="0" w:color="auto"/>
        <w:right w:val="none" w:sz="0" w:space="0" w:color="auto"/>
      </w:divBdr>
      <w:divsChild>
        <w:div w:id="297422199">
          <w:marLeft w:val="0"/>
          <w:marRight w:val="0"/>
          <w:marTop w:val="0"/>
          <w:marBottom w:val="0"/>
          <w:divBdr>
            <w:top w:val="none" w:sz="0" w:space="0" w:color="auto"/>
            <w:left w:val="none" w:sz="0" w:space="0" w:color="auto"/>
            <w:bottom w:val="none" w:sz="0" w:space="0" w:color="auto"/>
            <w:right w:val="none" w:sz="0" w:space="0" w:color="auto"/>
          </w:divBdr>
          <w:divsChild>
            <w:div w:id="1646742190">
              <w:marLeft w:val="0"/>
              <w:marRight w:val="0"/>
              <w:marTop w:val="0"/>
              <w:marBottom w:val="0"/>
              <w:divBdr>
                <w:top w:val="none" w:sz="0" w:space="0" w:color="auto"/>
                <w:left w:val="none" w:sz="0" w:space="0" w:color="auto"/>
                <w:bottom w:val="none" w:sz="0" w:space="0" w:color="auto"/>
                <w:right w:val="none" w:sz="0" w:space="0" w:color="auto"/>
              </w:divBdr>
              <w:divsChild>
                <w:div w:id="2373229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679</Words>
  <Characters>3873</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4</cp:revision>
  <dcterms:created xsi:type="dcterms:W3CDTF">2024-08-14T13:42:00Z</dcterms:created>
  <dcterms:modified xsi:type="dcterms:W3CDTF">2024-08-14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f3fDpkZd"/&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ZOTERO_BREF_64wpBISens3W4g7NsTri5_1">
    <vt:lpwstr>ZOTERO_ITEM CSL_CITATION {"citationID":"YkcYNjeZ","properties":{"formattedCitation":"(Yotov {\\i{}et al.}, 2016)","plainCitation":"(Yotov et al., 2016)","noteIndex":0},"citationItems":[{"id":194,"uris":["http://zotero.org/users/13839746/items/TR9BRTSS"],"</vt:lpwstr>
  </property>
  <property fmtid="{D5CDD505-2E9C-101B-9397-08002B2CF9AE}" pid="5" name="ZOTERO_BREF_64wpBISens3W4g7NsTri5_2">
    <vt:lpwstr>itemData":{"id":194,"type":"book","ISBN":"978-92-870-4368-9","language":"en","note":"DOI: 10.30875/abc0167e-en","publisher":"WTO","source":"DOI.org (Crossref)","title":"An Advanced Guide to Trade Policy Analysis​: The Structural Gravity Model","title-shor</vt:lpwstr>
  </property>
  <property fmtid="{D5CDD505-2E9C-101B-9397-08002B2CF9AE}" pid="6" name="ZOTERO_BREF_64wpBISens3W4g7NsTri5_3">
    <vt:lpwstr>t":"An Advanced Guide to Trade Policy Analysis​","URL":"https://www.wto-ilibrary.org/content/books/9789287043689","author":[{"family":"Yotov","given":"Yoto V."},{"family":"Piermartini","given":"Roberta"},{"family":"Monteiro","given":"José-Antonio"},{"fami</vt:lpwstr>
  </property>
  <property fmtid="{D5CDD505-2E9C-101B-9397-08002B2CF9AE}" pid="7" name="ZOTERO_BREF_64wpBISens3W4g7NsTri5_4">
    <vt:lpwstr>ly":"Larch","given":"Mario"}],"accessed":{"date-parts":[["2024",7,24]]},"issued":{"date-parts":[["2016",11,15]]}}}],"schema":"https://github.com/citation-style-language/schema/raw/master/csl-citation.json"} </vt:lpwstr>
  </property>
  <property fmtid="{D5CDD505-2E9C-101B-9397-08002B2CF9AE}" pid="8" name="ZOTERO_BREF_JAPkVmT2juvvSJXEp6Uvh_1">
    <vt:lpwstr>ZOTERO_ITEM CSL_CITATION {"citationID":"698OdPsZ","properties":{"formattedCitation":"(Anderson, 1979)","plainCitation":"(Anderson, 1979)","noteIndex":0},"citationItems":[{"id":251,"uris":["http://zotero.org/users/13839746/items/8RNPUHAC"],"itemData":{"id"</vt:lpwstr>
  </property>
  <property fmtid="{D5CDD505-2E9C-101B-9397-08002B2CF9AE}" pid="9" name="ZOTERO_BREF_JAPkVmT2juvvSJXEp6Uvh_2">
    <vt:lpwstr>:251,"type":"article-journal","container-title":"The American Economic Review","ISSN":"0002-8282","issue":"1","note":"publisher: American Economic Association","page":"106-116","source":"JSTOR","title":"A Theoretical Foundation for the Gravity Equation","</vt:lpwstr>
  </property>
  <property fmtid="{D5CDD505-2E9C-101B-9397-08002B2CF9AE}" pid="10" name="ZOTERO_BREF_JAPkVmT2juvvSJXEp6Uvh_3">
    <vt:lpwstr>volume":"69","author":[{"family":"Anderson","given":"James E."}],"issued":{"date-parts":[["1979"]]}}}],"schema":"https://github.com/citation-style-language/schema/raw/master/csl-citation.json"} </vt:lpwstr>
  </property>
  <property fmtid="{D5CDD505-2E9C-101B-9397-08002B2CF9AE}" pid="11" name="ZOTERO_BREF_5X0DmdTcXu1rRVjiO8rkM_1">
    <vt:lpwstr>ZOTERO_ITEM CSL_CITATION {"citationID":"a3JgXMpG","properties":{"formattedCitation":"(Yotov {\\i{}et al.}, 2016; Chatzilazarou and Dadakas, 2023)","plainCitation":"(Yotov et al., 2016; Chatzilazarou and Dadakas, 2023)","noteIndex":0},"citationItems":[{"id</vt:lpwstr>
  </property>
  <property fmtid="{D5CDD505-2E9C-101B-9397-08002B2CF9AE}" pid="12" name="ZOTERO_BREF_5X0DmdTcXu1rRVjiO8rkM_2">
    <vt:lpwstr>":194,"uris":["http://zotero.org/users/13839746/items/TR9BRTSS"],"itemData":{"id":194,"type":"book","ISBN":"978-92-870-4368-9","language":"en","note":"DOI: 10.30875/abc0167e-en","publisher":"WTO","source":"DOI.org (Crossref)","title":"An Advanced Guide to</vt:lpwstr>
  </property>
  <property fmtid="{D5CDD505-2E9C-101B-9397-08002B2CF9AE}" pid="13" name="ZOTERO_BREF_5X0DmdTcXu1rRVjiO8rkM_3">
    <vt:lpwstr> Trade Policy Analysis​: The Structural Gravity Model","title-short":"An Advanced Guide to Trade Policy Analysis​","URL":"https://www.wto-ilibrary.org/content/books/9789287043689","author":[{"family":"Yotov","given":"Yoto V."},{"family":"Piermartini","giv</vt:lpwstr>
  </property>
  <property fmtid="{D5CDD505-2E9C-101B-9397-08002B2CF9AE}" pid="14" name="ZOTERO_BREF_5X0DmdTcXu1rRVjiO8rkM_4">
    <vt:lpwstr>en":"Roberta"},{"family":"Monteiro","given":"José-Antonio"},{"family":"Larch","given":"Mario"}],"accessed":{"date-parts":[["2024",7,24]]},"issued":{"date-parts":[["2016",11,15]]}}},{"id":249,"uris":["http://zotero.org/users/13839746/items/CUKBCPKK"],"item</vt:lpwstr>
  </property>
  <property fmtid="{D5CDD505-2E9C-101B-9397-08002B2CF9AE}" pid="15" name="ZOTERO_BREF_5X0DmdTcXu1rRVjiO8rkM_5">
    <vt:lpwstr>Data":{"id":249,"type":"article-journal","abstract":"Purpose This study deals with changes in European Union's (EU's) trade potential in Machinery (HS 84–85) and Transportation (HS86-89) products. Design/methodology/approach The study uses a Structural Gr</vt:lpwstr>
  </property>
  <property fmtid="{D5CDD505-2E9C-101B-9397-08002B2CF9AE}" pid="16" name="ZOTERO_BREF_5X0DmdTcXu1rRVjiO8rkM_6">
    <vt:lpwstr>avity model, Poisson Pseudo Maximum Likelihood (PPML) estimation together with panel data for the years 2002–2018 and a two-step procedure that employs predicted values of bilateral trade to compare potential to actual trade. Findings Results for Machiner</vt:lpwstr>
  </property>
  <property fmtid="{D5CDD505-2E9C-101B-9397-08002B2CF9AE}" pid="17" name="ZOTERO_BREF_5X0DmdTcXu1rRVjiO8rkM_7">
    <vt:lpwstr>y products suggest a potential to expand trade with existing Regional Trade Agreements (RTAs) in the American continent, and countries of the IGAD region in Africa. In Transportation, a high trade potential with RTAs is found in the Americas, Africa and t</vt:lpwstr>
  </property>
  <property fmtid="{D5CDD505-2E9C-101B-9397-08002B2CF9AE}" pid="18" name="ZOTERO_BREF_5X0DmdTcXu1rRVjiO8rkM_8">
    <vt:lpwstr>he Middle East. Policy suggestions concentrate on opportunities for enhancing trade relations through trade liberalization and agreement proliferation. Originality/value There are no studies to date, that examine “collective” measure of EU trade potential</vt:lpwstr>
  </property>
  <property fmtid="{D5CDD505-2E9C-101B-9397-08002B2CF9AE}" pid="19" name="ZOTERO_BREF_5X0DmdTcXu1rRVjiO8rkM_9">
    <vt:lpwstr>, that treats the EU as a single country. Changes in existing opportunities to expand trade, common for EU members, are of special interest for policy formulation, especially after the recent turmoil presented by the Global Financial Crisis (GFC) and the </vt:lpwstr>
  </property>
  <property fmtid="{D5CDD505-2E9C-101B-9397-08002B2CF9AE}" pid="20" name="ZOTERO_BREF_5X0DmdTcXu1rRVjiO8rkM_10">
    <vt:lpwstr>Greek Economic Crisis (GEC). Treating the EU as a single entity, is necessary for the formulation of an effective, common, EU trade policy. This study concentrates on the manufacturing sector to examine existing opportunities for the EU to expand trade, a</vt:lpwstr>
  </property>
  <property fmtid="{D5CDD505-2E9C-101B-9397-08002B2CF9AE}" pid="21" name="ZOTERO_BREF_5X0DmdTcXu1rRVjiO8rkM_11">
    <vt:lpwstr>fter the GFC and the GEC. This article deals with Machinery (HS 84 and 85) and Transportation (HS 86 through 89) products as they comprise a significant part of total EU exports, reaching 41% of total exports in 2016. Finally, this study offers a unique i</vt:lpwstr>
  </property>
  <property fmtid="{D5CDD505-2E9C-101B-9397-08002B2CF9AE}" pid="22" name="ZOTERO_BREF_5X0DmdTcXu1rRVjiO8rkM_12">
    <vt:lpwstr>llustration of results through trade potential heat maps.","container-title":"Journal of Economic Studies","DOI":"10.1108/JES-06-2023-0292","ISSN":"0144-3585","issue":"5","note":"publisher: Emerald Publishing Limited","page":"1144-1163","source":"Emerald </vt:lpwstr>
  </property>
  <property fmtid="{D5CDD505-2E9C-101B-9397-08002B2CF9AE}" pid="23" name="ZOTERO_BREF_5X0DmdTcXu1rRVjiO8rkM_13">
    <vt:lpwstr>Insight","title":"Trade potential in European Union manufacturing","volume":"51","author":[{"family":"Chatzilazarou","given":"Lazaros Antonios"},{"family":"Dadakas","given":"Dimitrios"}],"issued":{"date-parts":[["2023",1,1]]}}}],"schema":"https://github.c</vt:lpwstr>
  </property>
  <property fmtid="{D5CDD505-2E9C-101B-9397-08002B2CF9AE}" pid="24" name="ZOTERO_BREF_5X0DmdTcXu1rRVjiO8rkM_14">
    <vt:lpwstr>om/citation-style-language/schema/raw/master/csl-citation.json"} </vt:lpwstr>
  </property>
  <property fmtid="{D5CDD505-2E9C-101B-9397-08002B2CF9AE}" pid="25" name="ZOTERO_BREF_3B0s4lKduqkmoZmE7hUr5_1">
    <vt:lpwstr>ZOTERO_ITEM CSL_CITATION {"citationID":"WY5ao1Fv","properties":{"formattedCitation":"(Anderson and van Wincoop, 2003)","plainCitation":"(Anderson and van Wincoop, 2003)","noteIndex":0},"citationItems":[{"id":253,"uris":["http://zotero.org/users/13839746/i</vt:lpwstr>
  </property>
  <property fmtid="{D5CDD505-2E9C-101B-9397-08002B2CF9AE}" pid="26" name="ZOTERO_BREF_3B0s4lKduqkmoZmE7hUr5_2">
    <vt:lpwstr>tems/BRTAEV93"],"itemData":{"id":253,"type":"article-journal","abstract":"Gravity equations have been widely used to infer trade flow effects of various institutional arrangements. We show that estimated gravity equations do not have a theoretical foundat</vt:lpwstr>
  </property>
  <property fmtid="{D5CDD505-2E9C-101B-9397-08002B2CF9AE}" pid="27" name="ZOTERO_BREF_3B0s4lKduqkmoZmE7hUr5_3">
    <vt:lpwstr>ion. This implies both that estimation suffers from omitted variables bias and that comparative statics analysis is unfounded. We develop a method that (i) consistently and efficiently estimates a theoretical gravity equation and (ii) correctly calculates</vt:lpwstr>
  </property>
  <property fmtid="{D5CDD505-2E9C-101B-9397-08002B2CF9AE}" pid="28" name="ZOTERO_BREF_3B0s4lKduqkmoZmE7hUr5_4">
    <vt:lpwstr> the comparative statics of trade frictions. We apply the method to solve the famous McCallum border puzzle. Applying our method, we find that national borders reduce trade between industrialized countries by moderate amounts of 20-50 percent.","container</vt:lpwstr>
  </property>
  <property fmtid="{D5CDD505-2E9C-101B-9397-08002B2CF9AE}" pid="29" name="ZOTERO_BREF_3B0s4lKduqkmoZmE7hUr5_5">
    <vt:lpwstr>-title":"The American Economic Review","ISSN":"0002-8282","issue":"1","note":"publisher: American Economic Association","page":"170-192","source":"JSTOR","title":"Gravity with Gravitas: A Solution to the Border Puzzle","title-short":"Gravity with Gravitas</vt:lpwstr>
  </property>
  <property fmtid="{D5CDD505-2E9C-101B-9397-08002B2CF9AE}" pid="30" name="ZOTERO_BREF_3B0s4lKduqkmoZmE7hUr5_6">
    <vt:lpwstr>","volume":"93","author":[{"family":"Anderson","given":"James E."},{"family":"Wincoop","given":"Eric","non-dropping-particle":"van"}],"issued":{"date-parts":[["2003"]]}}}],"schema":"https://github.com/citation-style-language/schema/raw/master/csl-citation</vt:lpwstr>
  </property>
  <property fmtid="{D5CDD505-2E9C-101B-9397-08002B2CF9AE}" pid="31" name="ZOTERO_BREF_3B0s4lKduqkmoZmE7hUr5_7">
    <vt:lpwstr>.json"} </vt:lpwstr>
  </property>
  <property fmtid="{D5CDD505-2E9C-101B-9397-08002B2CF9AE}" pid="32" name="ZOTERO_BREF_SqbDuEXqtdTHsUWPnCbLC_1">
    <vt:lpwstr>ZOTERO_ITEM CSL_CITATION {"citationID":"0Dqczn0F","properties":{"formattedCitation":"(Olivero and Yotov, 2012)","plainCitation":"(Olivero and Yotov, 2012)","noteIndex":0},"citationItems":[{"id":261,"uris":["http://zotero.org/users/13839746/items/RE5VLUSZ"</vt:lpwstr>
  </property>
  <property fmtid="{D5CDD505-2E9C-101B-9397-08002B2CF9AE}" pid="33" name="ZOTERO_BREF_SqbDuEXqtdTHsUWPnCbLC_2">
    <vt:lpwstr>],"itemData":{"id":261,"type":"article-journal","abstract":"Numerous gravity applications have resorted to panel data econometric techniques over the past decade. However, with the theory of gravity being so far only static, these estimations lack solid s</vt:lpwstr>
  </property>
  <property fmtid="{D5CDD505-2E9C-101B-9397-08002B2CF9AE}" pid="34" name="ZOTERO_BREF_SqbDuEXqtdTHsUWPnCbLC_3">
    <vt:lpwstr>tructural dynamic foundations. As a consequence, a consensus on a unified dynamic gravity estimation approach is yet to be reached. In this paper, (i) we build the theoretical foundations for a dynamic gravity model, (ii) we provide guidance for gravity-t</vt:lpwstr>
  </property>
  <property fmtid="{D5CDD505-2E9C-101B-9397-08002B2CF9AE}" pid="35" name="ZOTERO_BREF_SqbDuEXqtdTHsUWPnCbLC_4">
    <vt:lpwstr>ype estimations with panel data and we consider applications, and (iii) we calibrate and simulate our model to compare its properties with those of the standard, static gravity setup.","container-title":"Canadian Journal of Economics/Revue canadienne d'éc</vt:lpwstr>
  </property>
  <property fmtid="{D5CDD505-2E9C-101B-9397-08002B2CF9AE}" pid="36" name="ZOTERO_BREF_SqbDuEXqtdTHsUWPnCbLC_5">
    <vt:lpwstr>onomique","DOI":"10.1111/j.1540-5982.2011.01687.x","ISSN":"1540-5982","issue":"1","language":"en","license":"© Canadian Economics Association","note":"_eprint: https://onlinelibrary.wiley.com/doi/pdf/10.1111/j.1540-5982.2011.01687.x","page":"64-92","sourc</vt:lpwstr>
  </property>
  <property fmtid="{D5CDD505-2E9C-101B-9397-08002B2CF9AE}" pid="37" name="ZOTERO_BREF_SqbDuEXqtdTHsUWPnCbLC_6">
    <vt:lpwstr>e":"Wiley Online Library","title":"Dynamic gravity: endogenous country size and asset accumulation","title-short":"Dynamic gravity","volume":"45","author":[{"family":"Olivero","given":"María Pía"},{"family":"Yotov","given":"Yoto V."}],"issued":{"date-part</vt:lpwstr>
  </property>
  <property fmtid="{D5CDD505-2E9C-101B-9397-08002B2CF9AE}" pid="38" name="ZOTERO_BREF_SqbDuEXqtdTHsUWPnCbLC_7">
    <vt:lpwstr>s":[["2012"]]}}}],"schema":"https://github.com/citation-style-language/schema/raw/master/csl-citation.json"} </vt:lpwstr>
  </property>
  <property fmtid="{D5CDD505-2E9C-101B-9397-08002B2CF9AE}" pid="39" name="ZOTERO_BREF_J6UykbNogWwes6hmP8yWU_1">
    <vt:lpwstr>ZOTERO_ITEM CSL_CITATION {"citationID":"yOX4x69A","properties":{"formattedCitation":"(Yotov {\\i{}et al.}, 2016)","plainCitation":"(Yotov et al., 2016)","noteIndex":0},"citationItems":[{"id":194,"uris":["http://zotero.org/users/13839746/items/TR9BRTSS"],"</vt:lpwstr>
  </property>
  <property fmtid="{D5CDD505-2E9C-101B-9397-08002B2CF9AE}" pid="40" name="ZOTERO_BREF_J6UykbNogWwes6hmP8yWU_2">
    <vt:lpwstr>itemData":{"id":194,"type":"book","ISBN":"978-92-870-4368-9","language":"en","note":"DOI: 10.30875/abc0167e-en","publisher":"WTO","source":"DOI.org (Crossref)","title":"An Advanced Guide to Trade Policy Analysis​: The Structural Gravity Model","title-shor</vt:lpwstr>
  </property>
  <property fmtid="{D5CDD505-2E9C-101B-9397-08002B2CF9AE}" pid="41" name="ZOTERO_BREF_J6UykbNogWwes6hmP8yWU_3">
    <vt:lpwstr>t":"An Advanced Guide to Trade Policy Analysis​","URL":"https://www.wto-ilibrary.org/content/books/9789287043689","author":[{"family":"Yotov","given":"Yoto V."},{"family":"Piermartini","given":"Roberta"},{"family":"Monteiro","given":"José-Antonio"},{"fami</vt:lpwstr>
  </property>
  <property fmtid="{D5CDD505-2E9C-101B-9397-08002B2CF9AE}" pid="42" name="ZOTERO_BREF_J6UykbNogWwes6hmP8yWU_4">
    <vt:lpwstr>ly":"Larch","given":"Mario"}],"accessed":{"date-parts":[["2024",7,24]]},"issued":{"date-parts":[["2016",11,15]]}}}],"schema":"https://github.com/citation-style-language/schema/raw/master/csl-citation.json"} </vt:lpwstr>
  </property>
  <property fmtid="{D5CDD505-2E9C-101B-9397-08002B2CF9AE}" pid="43" name="ZOTERO_BREF_F8s8XwYJJnE51a8wTcKJw_1">
    <vt:lpwstr>ZOTERO_ITEM CSL_CITATION {"citationID":"g0PBEUhr","properties":{"formattedCitation":"(Silva and Tenreyro, 2006; Santos Silva and Tenreyro, 2011)","plainCitation":"(Silva and Tenreyro, 2006; Santos Silva and Tenreyro, 2011)","noteIndex":0},"citationItems":</vt:lpwstr>
  </property>
  <property fmtid="{D5CDD505-2E9C-101B-9397-08002B2CF9AE}" pid="44" name="ZOTERO_BREF_F8s8XwYJJnE51a8wTcKJw_2">
    <vt:lpwstr>[{"id":242,"uris":["http://zotero.org/users/13839746/items/XM3TTKYE"],"itemData":{"id":242,"type":"article-journal","abstract":"Although economists have long been aware of Jensen's in-equality, many econometric applications have neglected an important imp</vt:lpwstr>
  </property>
  <property fmtid="{D5CDD505-2E9C-101B-9397-08002B2CF9AE}" pid="45" name="ZOTERO_BREF_F8s8XwYJJnE51a8wTcKJw_3">
    <vt:lpwstr>lication of it: under heteroskedasticity, the parameters of log-linearized models estimated by OLS lead to biased estimates of the true elasticities. We explain why this problem arises and propose an appropriate estimator. Our criticism of conventional pr</vt:lpwstr>
  </property>
  <property fmtid="{D5CDD505-2E9C-101B-9397-08002B2CF9AE}" pid="46" name="ZOTERO_BREF_F8s8XwYJJnE51a8wTcKJw_4">
    <vt:lpwstr>actices and the proposed solution extend to a broad range of applications where log-linearized equations are estimated. We develop the argument using one particular illustration, the gravity equation for trade. We find significant differences between esti</vt:lpwstr>
  </property>
  <property fmtid="{D5CDD505-2E9C-101B-9397-08002B2CF9AE}" pid="47" name="ZOTERO_BREF_F8s8XwYJJnE51a8wTcKJw_5">
    <vt:lpwstr>mates obtained with the proposed estimator and those obtained with the traditional method.","container-title":"The Review of Economics and Statistics","ISSN":"0034-6535","issue":"4","note":"publisher: The MIT Press","page":"641-658","source":"JSTOR","titl</vt:lpwstr>
  </property>
  <property fmtid="{D5CDD505-2E9C-101B-9397-08002B2CF9AE}" pid="48" name="ZOTERO_BREF_F8s8XwYJJnE51a8wTcKJw_6">
    <vt:lpwstr>e":"The Log of Gravity","volume":"88","author":[{"family":"Silva","given":"J. M. C. Santos"},{"family":"Tenreyro","given":"Silvana"}],"issued":{"date-parts":[["2006"]]}}},{"id":244,"uris":["http://zotero.org/users/13839746/items/AWZMKKSB"],"itemData":{"id</vt:lpwstr>
  </property>
  <property fmtid="{D5CDD505-2E9C-101B-9397-08002B2CF9AE}" pid="49" name="ZOTERO_BREF_F8s8XwYJJnE51a8wTcKJw_7">
    <vt:lpwstr>":244,"type":"article-journal","abstract":"We extend the simulation results in Santos Silva and Tenreyro (2006, The log of gravity, The Review of Economics and Statistics, 88, 641–658) by considering a novel data-generating process. Our results confirm th</vt:lpwstr>
  </property>
  <property fmtid="{D5CDD505-2E9C-101B-9397-08002B2CF9AE}" pid="50" name="ZOTERO_BREF_F8s8XwYJJnE51a8wTcKJw_8">
    <vt:lpwstr>at the Poisson pseudo-maximum likelihood estimator is generally well behaved, even when the proportion of zeros in the sample is very large.","container-title":"Economics Letters","DOI":"10.1016/j.econlet.2011.05.008","ISSN":"0165-1765","issue":"2","journ</vt:lpwstr>
  </property>
  <property fmtid="{D5CDD505-2E9C-101B-9397-08002B2CF9AE}" pid="51" name="ZOTERO_BREF_F8s8XwYJJnE51a8wTcKJw_9">
    <vt:lpwstr>alAbbreviation":"Economics Letters","page":"220-222","source":"ScienceDirect","title":"Further simulation evidence on the performance of the Poisson pseudo-maximum likelihood estimator","volume":"112","author":[{"family":"Santos Silva","given":"J. M. C."}</vt:lpwstr>
  </property>
  <property fmtid="{D5CDD505-2E9C-101B-9397-08002B2CF9AE}" pid="52" name="ZOTERO_BREF_F8s8XwYJJnE51a8wTcKJw_10">
    <vt:lpwstr>,{"family":"Tenreyro","given":"Silvana"}],"issued":{"date-parts":[["2011",8,1]]}}}],"schema":"https://github.com/citation-style-language/schema/raw/master/csl-citation.json"} </vt:lpwstr>
  </property>
  <property fmtid="{D5CDD505-2E9C-101B-9397-08002B2CF9AE}" pid="53" name="ZOTERO_BREF_4zZGELnXofAS7yfQ0HLQm_1">
    <vt:lpwstr>ZOTERO_ITEM CSL_CITATION {"citationID":"KB7HQQap","properties":{"formattedCitation":"(Baier and Bergstrand, 2007)","plainCitation":"(Baier and Bergstrand, 2007)","noteIndex":0},"citationItems":[{"id":232,"uris":["http://zotero.org/users/13839746/items/BL7</vt:lpwstr>
  </property>
  <property fmtid="{D5CDD505-2E9C-101B-9397-08002B2CF9AE}" pid="54" name="ZOTERO_BREF_4zZGELnXofAS7yfQ0HLQm_2">
    <vt:lpwstr>7KKLZ"],"itemData":{"id":232,"type":"article-journal","abstract":"For over 40 years, the gravity equation has been a workhorse for cross-country empirical analyses of international trade flows and — in particular — the effects of free trade agreements (FT</vt:lpwstr>
  </property>
  <property fmtid="{D5CDD505-2E9C-101B-9397-08002B2CF9AE}" pid="55" name="ZOTERO_BREF_4zZGELnXofAS7yfQ0HLQm_3">
    <vt:lpwstr>As) on trade flows. However, the gravity equation is subject to the same econometric critique as earlier cross-industry studies of U.S. tariff and nontariff barriers and U.S. multilateral imports: trade policy is not an exogenous variable. We address econ</vt:lpwstr>
  </property>
  <property fmtid="{D5CDD505-2E9C-101B-9397-08002B2CF9AE}" pid="56" name="ZOTERO_BREF_4zZGELnXofAS7yfQ0HLQm_4">
    <vt:lpwstr>ometrically the endogeneity of FTAs. Although instrumental-variable and control-function approaches do not adjust for endogeneity well, a panel approach does. Accounting econometrically for the FTA variable's endogeneity yields striking empirical results:</vt:lpwstr>
  </property>
  <property fmtid="{D5CDD505-2E9C-101B-9397-08002B2CF9AE}" pid="57" name="ZOTERO_BREF_4zZGELnXofAS7yfQ0HLQm_5">
    <vt:lpwstr> the effect of FTAs on trade flows is quintupled. We find that, on average, an FTA approximately doubles two members' bilateral trade after 10 years.","container-title":"Journal of International Economics","DOI":"10.1016/j.jinteco.2006.02.005","ISSN":"002</vt:lpwstr>
  </property>
  <property fmtid="{D5CDD505-2E9C-101B-9397-08002B2CF9AE}" pid="58" name="ZOTERO_BREF_4zZGELnXofAS7yfQ0HLQm_6">
    <vt:lpwstr>2-1996","issue":"1","journalAbbreviation":"Journal of International Economics","page":"72-95","source":"ScienceDirect","title":"Do free trade agreements actually increase members' international trade?","volume":"71","author":[{"family":"Baier","given":"Sc</vt:lpwstr>
  </property>
  <property fmtid="{D5CDD505-2E9C-101B-9397-08002B2CF9AE}" pid="59" name="ZOTERO_BREF_4zZGELnXofAS7yfQ0HLQm_7">
    <vt:lpwstr>ott L."},{"family":"Bergstrand","given":"Jeffrey H."}],"issued":{"date-parts":[["2007",3,8]]}}}],"schema":"https://github.com/citation-style-language/schema/raw/master/csl-citation.json"} </vt:lpwstr>
  </property>
  <property fmtid="{D5CDD505-2E9C-101B-9397-08002B2CF9AE}" pid="60" name="ZOTERO_BREF_pMoeQMmSUAHkJL39YLlkW_1">
    <vt:lpwstr>ZOTERO_ITEM CSL_CITATION {"citationID":"xeTyzcFJ","properties":{"formattedCitation":"(Dai, Yotov and Zylkin, 2014; Heid, Larch and Yotov, 2017)","plainCitation":"(Dai, Yotov and Zylkin, 2014; Heid, Larch and Yotov, 2017)","noteIndex":0},"citationItems":[{</vt:lpwstr>
  </property>
  <property fmtid="{D5CDD505-2E9C-101B-9397-08002B2CF9AE}" pid="61" name="ZOTERO_BREF_pMoeQMmSUAHkJL39YLlkW_2">
    <vt:lpwstr>"id":273,"uris":["http://zotero.org/users/13839746/items/MFIGNNC4"],"itemData":{"id":273,"type":"article-journal","abstract":"Trade-diversion effects of free trade agreements (FTAs) have not been thoroughly examined empirically. Using a novel empirical ap</vt:lpwstr>
  </property>
  <property fmtid="{D5CDD505-2E9C-101B-9397-08002B2CF9AE}" pid="62" name="ZOTERO_BREF_pMoeQMmSUAHkJL39YLlkW_3">
    <vt:lpwstr>proach, we confirm that FTAs divert trade away from non-member countries and even more so from internal trade (domestic sales) in member countries.","container-title":"Economics Letters","DOI":"10.1016/j.econlet.2013.12.024","ISSN":"0165-1765","issue":"2"</vt:lpwstr>
  </property>
  <property fmtid="{D5CDD505-2E9C-101B-9397-08002B2CF9AE}" pid="63" name="ZOTERO_BREF_pMoeQMmSUAHkJL39YLlkW_4">
    <vt:lpwstr>,"journalAbbreviation":"Economics Letters","page":"321-325","source":"ScienceDirect","title":"On the trade-diversion effects of free trade agreements","volume":"122","author":[{"family":"Dai","given":"Mian"},{"family":"Yotov","given":"Yoto V."},{"family":</vt:lpwstr>
  </property>
  <property fmtid="{D5CDD505-2E9C-101B-9397-08002B2CF9AE}" pid="64" name="ZOTERO_BREF_pMoeQMmSUAHkJL39YLlkW_5">
    <vt:lpwstr>"Zylkin","given":"Thomas"}],"issued":{"date-parts":[["2014",2,1]]}}},{"id":267,"uris":["http://zotero.org/users/13839746/items/WLEIJS7L"],"itemData":{"id":267,"type":"article","abstract":"We propose a simple method to identify the effects of unilateral an</vt:lpwstr>
  </property>
  <property fmtid="{D5CDD505-2E9C-101B-9397-08002B2CF9AE}" pid="65" name="ZOTERO_BREF_pMoeQMmSUAHkJL39YLlkW_6">
    <vt:lpwstr>d non-discriminatory trade policies on bilateral trade within a theoretically-consistent empirical gravity model. Specifically, we argue that structural gravity estimations should be performed with data that include not only international trade flows but </vt:lpwstr>
  </property>
  <property fmtid="{D5CDD505-2E9C-101B-9397-08002B2CF9AE}" pid="66" name="ZOTERO_BREF_pMoeQMmSUAHkJL39YLlkW_7">
    <vt:lpwstr>also intra-national trade flows. The use of intra-national sales allows identification of the effects of non-discriminatory trade policies on the importer side (e.g. most favored nation tariffs) and on the exporter side (e.g. export subsidies), even in th</vt:lpwstr>
  </property>
  <property fmtid="{D5CDD505-2E9C-101B-9397-08002B2CF9AE}" pid="67" name="ZOTERO_BREF_pMoeQMmSUAHkJL39YLlkW_8">
    <vt:lpwstr>e presence of exporter and importer fixed effects. An important byproduct of our approach is that it can be used to recover estimates of the export-supply elasticity and of the import-demand elasticity. We demonstrate the effectiveness of our techniques i</vt:lpwstr>
  </property>
  <property fmtid="{D5CDD505-2E9C-101B-9397-08002B2CF9AE}" pid="68" name="ZOTERO_BREF_pMoeQMmSUAHkJL39YLlkW_9">
    <vt:lpwstr>n the case of MFN tariffs and \"Time to Export\" as representative determinants of trade on the importer and on the exporter side, respectively. Our methods can be extended to quantify the impact on trade of any country-specific characteristics as well as</vt:lpwstr>
  </property>
  <property fmtid="{D5CDD505-2E9C-101B-9397-08002B2CF9AE}" pid="69" name="ZOTERO_BREF_pMoeQMmSUAHkJL39YLlkW_10">
    <vt:lpwstr> any non-trade policies.","DOI":"10.2139/ssrn.3100014","event-place":"Rochester, NY","genre":"SSRN Scholarly Paper","language":"en","number":"3100014","publisher-place":"Rochester, NY","source":"Social Science Research Network","title":"Estimating the Eff</vt:lpwstr>
  </property>
  <property fmtid="{D5CDD505-2E9C-101B-9397-08002B2CF9AE}" pid="70" name="ZOTERO_BREF_pMoeQMmSUAHkJL39YLlkW_11">
    <vt:lpwstr>ects of Non-Discriminatory Trade Policies within Structural Gravity Models","URL":"https://papers.ssrn.com/abstract=3100014","author":[{"family":"Heid","given":"Benedikt"},{"family":"Larch","given":"Mario"},{"family":"Yotov","given":"Yoto V."}],"accessed"</vt:lpwstr>
  </property>
  <property fmtid="{D5CDD505-2E9C-101B-9397-08002B2CF9AE}" pid="71" name="ZOTERO_BREF_pMoeQMmSUAHkJL39YLlkW_12">
    <vt:lpwstr>:{"date-parts":[["2024",8,7]]},"issued":{"date-parts":[["2017",11,16]]}}}],"schema":"https://github.com/citation-style-language/schema/raw/master/csl-citation.json"} </vt:lpwstr>
  </property>
  <property fmtid="{D5CDD505-2E9C-101B-9397-08002B2CF9AE}" pid="72" name="ZOTERO_BREF_G5VJuk6T8wweLaiuquFHU_1">
    <vt:lpwstr>ZOTERO_ITEM CSL_CITATION {"citationID":"XkWzhbrT","properties":{"formattedCitation":"(Baier and Bergstrand, 2007; Anderson and Yotov, 2016)","plainCitation":"(Baier and Bergstrand, 2007; Anderson and Yotov, 2016)","noteIndex":0},"citationItems":[{"id":232</vt:lpwstr>
  </property>
  <property fmtid="{D5CDD505-2E9C-101B-9397-08002B2CF9AE}" pid="73" name="ZOTERO_BREF_G5VJuk6T8wweLaiuquFHU_2">
    <vt:lpwstr>,"uris":["http://zotero.org/users/13839746/items/BL77KKLZ"],"itemData":{"id":232,"type":"article-journal","abstract":"For over 40 years, the gravity equation has been a workhorse for cross-country empirical analyses of international trade flows and — in p</vt:lpwstr>
  </property>
  <property fmtid="{D5CDD505-2E9C-101B-9397-08002B2CF9AE}" pid="74" name="ZOTERO_BREF_G5VJuk6T8wweLaiuquFHU_3">
    <vt:lpwstr>articular — the effects of free trade agreements (FTAs) on trade flows. However, the gravity equation is subject to the same econometric critique as earlier cross-industry studies of U.S. tariff and nontariff barriers and U.S. multilateral imports: trade </vt:lpwstr>
  </property>
  <property fmtid="{D5CDD505-2E9C-101B-9397-08002B2CF9AE}" pid="75" name="ZOTERO_BREF_G5VJuk6T8wweLaiuquFHU_4">
    <vt:lpwstr>policy is not an exogenous variable. We address econometrically the endogeneity of FTAs. Although instrumental-variable and control-function approaches do not adjust for endogeneity well, a panel approach does. Accounting econometrically for the FTA varia</vt:lpwstr>
  </property>
  <property fmtid="{D5CDD505-2E9C-101B-9397-08002B2CF9AE}" pid="76" name="ZOTERO_BREF_G5VJuk6T8wweLaiuquFHU_5">
    <vt:lpwstr>ble's endogeneity yields striking empirical results: the effect of FTAs on trade flows is quintupled. We find that, on average, an FTA approximately doubles two members' bilateral trade after 10 years.","container-title":"Journal of International Economic</vt:lpwstr>
  </property>
  <property fmtid="{D5CDD505-2E9C-101B-9397-08002B2CF9AE}" pid="77" name="ZOTERO_BREF_G5VJuk6T8wweLaiuquFHU_6">
    <vt:lpwstr>s","DOI":"10.1016/j.jinteco.2006.02.005","ISSN":"0022-1996","issue":"1","journalAbbreviation":"Journal of International Economics","page":"72-95","source":"ScienceDirect","title":"Do free trade agreements actually increase members' international trade?","</vt:lpwstr>
  </property>
  <property fmtid="{D5CDD505-2E9C-101B-9397-08002B2CF9AE}" pid="78" name="ZOTERO_BREF_G5VJuk6T8wweLaiuquFHU_7">
    <vt:lpwstr>volume":"71","author":[{"family":"Baier","given":"Scott L."},{"family":"Bergstrand","given":"Jeffrey H."}],"issued":{"date-parts":[["2007",3,8]]}}},{"id":258,"uris":["http://zotero.org/users/13839746/items/ILZLPQ7V"],"itemData":{"id":258,"type":"article-j</vt:lpwstr>
  </property>
  <property fmtid="{D5CDD505-2E9C-101B-9397-08002B2CF9AE}" pid="79" name="ZOTERO_BREF_G5VJuk6T8wweLaiuquFHU_8">
    <vt:lpwstr>ournal","abstract":"This paper infers the terms of trade effects of free trade agreements (FTAs) implemented in the 1990s. We estimate large FTA effects on bilateral trade volume in 2 digit manufacturing goods from 1990–2002, using panel data gravity meth</vt:lpwstr>
  </property>
  <property fmtid="{D5CDD505-2E9C-101B-9397-08002B2CF9AE}" pid="80" name="ZOTERO_BREF_G5VJuk6T8wweLaiuquFHU_9">
    <vt:lpwstr>ods to resolve two way causality. The terms of trade changes implied by these volume effects are deduced for 40 countries plus a rest-of-the-world aggregate using an endowments general equilibrium model. Some countries gain over 5% of real manufacturing i</vt:lpwstr>
  </property>
  <property fmtid="{D5CDD505-2E9C-101B-9397-08002B2CF9AE}" pid="81" name="ZOTERO_BREF_G5VJuk6T8wweLaiuquFHU_10">
    <vt:lpwstr>ncome, some lose less than 0.3%. Global efficiency of manufactures trade rises 0.9% based on a distance function measure of iceberg melting.","container-title":"Journal of International Economics","DOI":"10.1016/j.jinteco.2015.10.006","ISSN":"0022-1996","</vt:lpwstr>
  </property>
  <property fmtid="{D5CDD505-2E9C-101B-9397-08002B2CF9AE}" pid="82" name="ZOTERO_BREF_G5VJuk6T8wweLaiuquFHU_11">
    <vt:lpwstr>journalAbbreviation":"Journal of International Economics","page":"279-298","source":"ScienceDirect","title":"Terms of trade and global efficiency effects of free trade agreements, 1990–2002","volume":"99","author":[{"family":"Anderson","given":"James E."}</vt:lpwstr>
  </property>
  <property fmtid="{D5CDD505-2E9C-101B-9397-08002B2CF9AE}" pid="83" name="ZOTERO_BREF_G5VJuk6T8wweLaiuquFHU_12">
    <vt:lpwstr>,{"family":"Yotov","given":"Yoto V."}],"issued":{"date-parts":[["2016",3,1]]}}}],"schema":"https://github.com/citation-style-language/schema/raw/master/csl-citation.json"} </vt:lpwstr>
  </property>
  <property fmtid="{D5CDD505-2E9C-101B-9397-08002B2CF9AE}" pid="84" name="ZOTERO_BREF_dRWokNPaLONDLWw4cdqlZ_1">
    <vt:lpwstr>ZOTERO_ITEM CSL_CITATION {"citationID":"qzQ1XlV6","properties":{"formattedCitation":"(Yotov, 2012; Bergstrand, Larch and Yotov, 2015)","plainCitation":"(Yotov, 2012; Bergstrand, Larch and Yotov, 2015)","noteIndex":0},"citationItems":[{"id":271,"uris":["ht</vt:lpwstr>
  </property>
  <property fmtid="{D5CDD505-2E9C-101B-9397-08002B2CF9AE}" pid="85" name="ZOTERO_BREF_dRWokNPaLONDLWw4cdqlZ_2">
    <vt:lpwstr>tp://zotero.org/users/13839746/items/UY58CB3M"],"itemData":{"id":271,"type":"article-journal","abstract":"I propose a simple solution to the distance puzzle in international trade. Contrary to existing estimates of persistent or increasing distance effect</vt:lpwstr>
  </property>
  <property fmtid="{D5CDD505-2E9C-101B-9397-08002B2CF9AE}" pid="86" name="ZOTERO_BREF_dRWokNPaLONDLWw4cdqlZ_3">
    <vt:lpwstr>s on trade, I offer robust evidence that the impact of distance on trade has fallen steadily over time.","container-title":"Economics Letters","DOI":"10.1016/j.econlet.2012.08.032","ISSN":"0165-1765","issue":"3","journalAbbreviation":"Economics Letters","</vt:lpwstr>
  </property>
  <property fmtid="{D5CDD505-2E9C-101B-9397-08002B2CF9AE}" pid="87" name="ZOTERO_BREF_dRWokNPaLONDLWw4cdqlZ_4">
    <vt:lpwstr>page":"794-798","source":"ScienceDirect","title":"A simple solution to the distance puzzle in international trade","volume":"117","author":[{"family":"Yotov","given":"Yoto V."}],"issued":{"date-parts":[["2012",12,1]]}}},{"id":238,"uris":["http://zotero.or</vt:lpwstr>
  </property>
  <property fmtid="{D5CDD505-2E9C-101B-9397-08002B2CF9AE}" pid="88" name="ZOTERO_BREF_dRWokNPaLONDLWw4cdqlZ_5">
    <vt:lpwstr>g/users/13839746/items/VF28CZJB"],"itemData":{"id":238,"type":"article-journal","abstract":"Using a novel common econometric specification, we examine the measurement of three important effects in international trade that historically have been addressed </vt:lpwstr>
  </property>
  <property fmtid="{D5CDD505-2E9C-101B-9397-08002B2CF9AE}" pid="89" name="ZOTERO_BREF_dRWokNPaLONDLWw4cdqlZ_6">
    <vt:lpwstr>largely separately: the (partial) effects on trade of economic integration agreements, international borders, and bilateral distance. First, recent studies focusing on precise and unbiased estimates of effects of economic integration agreements (EIAs) on </vt:lpwstr>
  </property>
  <property fmtid="{D5CDD505-2E9C-101B-9397-08002B2CF9AE}" pid="90" name="ZOTERO_BREF_dRWokNPaLONDLWw4cdqlZ_7">
    <vt:lpwstr>members׳ trade may be biased upward owing to inadequate control for time-varying exogenous unobservable country-pair-specific changes in bilateral export costs (possibly decreasing the costs of international relative to intranational trade); we find evide</vt:lpwstr>
  </property>
  <property fmtid="{D5CDD505-2E9C-101B-9397-08002B2CF9AE}" pid="91" name="ZOTERO_BREF_dRWokNPaLONDLWw4cdqlZ_8">
    <vt:lpwstr>nce of this bias using a properly specified gravity equation. Second, our novel methodology yields statistically significant estimates of the declining effect of “international borders” on world trade, now accounting for endogenous EIA formations and unob</vt:lpwstr>
  </property>
  <property fmtid="{D5CDD505-2E9C-101B-9397-08002B2CF9AE}" pid="92" name="ZOTERO_BREF_dRWokNPaLONDLWw4cdqlZ_9">
    <vt:lpwstr>served country-pair heterogeneity in initial levels. Third, we confirm recent evidence providing a solution to the “distance-elasticity puzzle,” but show that these estimates of the declining effect of distance on international trade are biased upward by </vt:lpwstr>
  </property>
  <property fmtid="{D5CDD505-2E9C-101B-9397-08002B2CF9AE}" pid="93" name="ZOTERO_BREF_dRWokNPaLONDLWw4cdqlZ_10">
    <vt:lpwstr>not accounting for endogenous EIA formations and unobserved country-pair heterogeneity. We conclude our study with numerical general equilibrium comparative statics illustrating a substantive difference on trade effects of EIAs with and without allowance </vt:lpwstr>
  </property>
  <property fmtid="{D5CDD505-2E9C-101B-9397-08002B2CF9AE}" pid="94" name="ZOTERO_BREF_dRWokNPaLONDLWw4cdqlZ_11">
    <vt:lpwstr>for the declining effects of international borders on world trade.","container-title":"European Economic Review","DOI":"10.1016/j.euroecorev.2015.06.003","ISSN":"0014-2921","journalAbbreviation":"European Economic Review","page":"307-327","source":"Scienc</vt:lpwstr>
  </property>
  <property fmtid="{D5CDD505-2E9C-101B-9397-08002B2CF9AE}" pid="95" name="ZOTERO_BREF_dRWokNPaLONDLWw4cdqlZ_12">
    <vt:lpwstr>eDirect","title":"Economic integration agreements, border effects, and distance elasticities in the gravity equation","volume":"78","author":[{"family":"Bergstrand","given":"Jeffrey H."},{"family":"Larch","given":"Mario"},{"family":"Yotov","given":"Yoto V</vt:lpwstr>
  </property>
  <property fmtid="{D5CDD505-2E9C-101B-9397-08002B2CF9AE}" pid="96" name="ZOTERO_BREF_dRWokNPaLONDLWw4cdqlZ_13">
    <vt:lpwstr>."}],"issued":{"date-parts":[["2015",8,1]]}}}],"schema":"https://github.com/citation-style-language/schema/raw/master/csl-citation.json"} </vt:lpwstr>
  </property>
  <property fmtid="{D5CDD505-2E9C-101B-9397-08002B2CF9AE}" pid="97" name="ZOTERO_BREF_piQr9w052em1l3SZKul7V_1">
    <vt:lpwstr>ZOTERO_ITEM CSL_CITATION {"citationID":"NKvlWia8","properties":{"formattedCitation":"(Baier, Yotov and Zylkin, 2019)","plainCitation":"(Baier, Yotov and Zylkin, 2019)","noteIndex":0},"citationItems":[{"id":255,"uris":["http://zotero.org/users/13839746/ite</vt:lpwstr>
  </property>
  <property fmtid="{D5CDD505-2E9C-101B-9397-08002B2CF9AE}" pid="98" name="ZOTERO_BREF_piQr9w052em1l3SZKul7V_2">
    <vt:lpwstr>ms/V876EF3T"],"itemData":{"id":255,"type":"article-journal","abstract":"We develop a novel two stage methodology that allows us to study the empirical determinants of the ex post effects of past free trade agreements (FTAs) as well as obtain ex ante predi</vt:lpwstr>
  </property>
  <property fmtid="{D5CDD505-2E9C-101B-9397-08002B2CF9AE}" pid="99" name="ZOTERO_BREF_piQr9w052em1l3SZKul7V_3">
    <vt:lpwstr>ctions for the effects of future FTAs. We first identify 908 unique estimates of the effects of FTAs on different trading pairs for the years 1986–2006. We then employ these estimates as our dependent variable in a “second stage” analysis characterizing t</vt:lpwstr>
  </property>
  <property fmtid="{D5CDD505-2E9C-101B-9397-08002B2CF9AE}" pid="100" name="ZOTERO_BREF_piQr9w052em1l3SZKul7V_4">
    <vt:lpwstr>he heterogeneity in these effects. Interestingly, most of this heterogeneity (∼2/3) occurs within FTAs (rather than across different FTAs), with asymmetric effects within pairs (on exports vs. imports) also playing an important role. Our second stage anal</vt:lpwstr>
  </property>
  <property fmtid="{D5CDD505-2E9C-101B-9397-08002B2CF9AE}" pid="101" name="ZOTERO_BREF_piQr9w052em1l3SZKul7V_5">
    <vt:lpwstr>ysis provides several intuitive explanations behind these variations. Even within the same agreement, FTA effects are weaker for more distant pairs and for pairs with otherwise high levels of ex ante trade frictions. The effects of new FTAs are similarly </vt:lpwstr>
  </property>
  <property fmtid="{D5CDD505-2E9C-101B-9397-08002B2CF9AE}" pid="102" name="ZOTERO_BREF_piQr9w052em1l3SZKul7V_6">
    <vt:lpwstr>weaker for pairs with existing agreements already in place. In addition, we are able to relate asymmetries in FTA effects to each country's ability to influence the other's terms of trade. Out-of-sample predictions incorporating these insights enable us t</vt:lpwstr>
  </property>
  <property fmtid="{D5CDD505-2E9C-101B-9397-08002B2CF9AE}" pid="103" name="ZOTERO_BREF_piQr9w052em1l3SZKul7V_7">
    <vt:lpwstr>o predict direction-specific effects of future FTAs between any pair of countries. A simulation of the general equilibrium effects of TTIP demonstrates the significance of our methods.","container-title":"Journal of International Economics","DOI":"10.1016</vt:lpwstr>
  </property>
  <property fmtid="{D5CDD505-2E9C-101B-9397-08002B2CF9AE}" pid="104" name="ZOTERO_BREF_piQr9w052em1l3SZKul7V_8">
    <vt:lpwstr>/j.jinteco.2018.11.002","ISSN":"0022-1996","journalAbbreviation":"Journal of International Economics","page":"206-226","source":"ScienceDirect","title":"On the widely differing effects of free trade agreements: Lessons from twenty years of trade integrati</vt:lpwstr>
  </property>
  <property fmtid="{D5CDD505-2E9C-101B-9397-08002B2CF9AE}" pid="105" name="ZOTERO_BREF_piQr9w052em1l3SZKul7V_9">
    <vt:lpwstr>on","title-short":"On the widely differing effects of free trade agreements","volume":"116","author":[{"family":"Baier","given":"Scott L."},{"family":"Yotov","given":"Yoto V."},{"family":"Zylkin","given":"Thomas"}],"issued":{"date-parts":[["2019",1,1]]}}}</vt:lpwstr>
  </property>
  <property fmtid="{D5CDD505-2E9C-101B-9397-08002B2CF9AE}" pid="106" name="ZOTERO_BREF_piQr9w052em1l3SZKul7V_10">
    <vt:lpwstr>],"schema":"https://github.com/citation-style-language/schema/raw/master/csl-citation.json"} </vt:lpwstr>
  </property>
  <property fmtid="{D5CDD505-2E9C-101B-9397-08002B2CF9AE}" pid="107" name="ZOTERO_BREF_KZnZNJOYI9YwOp3OUr1q3_1">
    <vt:lpwstr>ZOTERO_BIBL {"uncited":[],"omitted":[],"custom":[]} CSL_BIBLIOGRAPHY </vt:lpwstr>
  </property>
  <property fmtid="{D5CDD505-2E9C-101B-9397-08002B2CF9AE}" pid="108" name="ZOTERO_BREF_1LuG2Jcioy8q2mP54dgT0_1">
    <vt:lpwstr>ZOTERO_TEMP </vt:lpwstr>
  </property>
</Properties>
</file>